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5D730ADE" w14:textId="458CDFB7" w:rsidR="009353F9"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5453153" w:history="1">
        <w:r w:rsidR="009353F9" w:rsidRPr="00827356">
          <w:rPr>
            <w:rStyle w:val="Hipervnculo"/>
            <w:noProof/>
            <w:lang w:bidi="en-US"/>
          </w:rPr>
          <w:t>1. Introducción</w:t>
        </w:r>
        <w:r w:rsidR="009353F9">
          <w:rPr>
            <w:noProof/>
            <w:webHidden/>
          </w:rPr>
          <w:tab/>
        </w:r>
        <w:r w:rsidR="009353F9">
          <w:rPr>
            <w:noProof/>
            <w:webHidden/>
          </w:rPr>
          <w:fldChar w:fldCharType="begin"/>
        </w:r>
        <w:r w:rsidR="009353F9">
          <w:rPr>
            <w:noProof/>
            <w:webHidden/>
          </w:rPr>
          <w:instrText xml:space="preserve"> PAGEREF _Toc75453153 \h </w:instrText>
        </w:r>
        <w:r w:rsidR="009353F9">
          <w:rPr>
            <w:noProof/>
            <w:webHidden/>
          </w:rPr>
        </w:r>
        <w:r w:rsidR="009353F9">
          <w:rPr>
            <w:noProof/>
            <w:webHidden/>
          </w:rPr>
          <w:fldChar w:fldCharType="separate"/>
        </w:r>
        <w:r w:rsidR="009353F9">
          <w:rPr>
            <w:noProof/>
            <w:webHidden/>
          </w:rPr>
          <w:t>1</w:t>
        </w:r>
        <w:r w:rsidR="009353F9">
          <w:rPr>
            <w:noProof/>
            <w:webHidden/>
          </w:rPr>
          <w:fldChar w:fldCharType="end"/>
        </w:r>
      </w:hyperlink>
    </w:p>
    <w:p w14:paraId="2174CFC6" w14:textId="0EB53620" w:rsidR="009353F9" w:rsidRDefault="00357AEA">
      <w:pPr>
        <w:pStyle w:val="TDC2"/>
        <w:tabs>
          <w:tab w:val="right" w:leader="dot" w:pos="9060"/>
        </w:tabs>
        <w:rPr>
          <w:rFonts w:asciiTheme="minorHAnsi" w:eastAsiaTheme="minorEastAsia" w:hAnsiTheme="minorHAnsi" w:cstheme="minorBidi"/>
          <w:noProof/>
          <w:lang w:eastAsia="es-ES"/>
        </w:rPr>
      </w:pPr>
      <w:hyperlink w:anchor="_Toc75453154" w:history="1">
        <w:r w:rsidR="009353F9" w:rsidRPr="00827356">
          <w:rPr>
            <w:rStyle w:val="Hipervnculo"/>
            <w:noProof/>
          </w:rPr>
          <w:t>1.1 Motivación</w:t>
        </w:r>
        <w:r w:rsidR="009353F9">
          <w:rPr>
            <w:noProof/>
            <w:webHidden/>
          </w:rPr>
          <w:tab/>
        </w:r>
        <w:r w:rsidR="009353F9">
          <w:rPr>
            <w:noProof/>
            <w:webHidden/>
          </w:rPr>
          <w:fldChar w:fldCharType="begin"/>
        </w:r>
        <w:r w:rsidR="009353F9">
          <w:rPr>
            <w:noProof/>
            <w:webHidden/>
          </w:rPr>
          <w:instrText xml:space="preserve"> PAGEREF _Toc75453154 \h </w:instrText>
        </w:r>
        <w:r w:rsidR="009353F9">
          <w:rPr>
            <w:noProof/>
            <w:webHidden/>
          </w:rPr>
        </w:r>
        <w:r w:rsidR="009353F9">
          <w:rPr>
            <w:noProof/>
            <w:webHidden/>
          </w:rPr>
          <w:fldChar w:fldCharType="separate"/>
        </w:r>
        <w:r w:rsidR="009353F9">
          <w:rPr>
            <w:noProof/>
            <w:webHidden/>
          </w:rPr>
          <w:t>1</w:t>
        </w:r>
        <w:r w:rsidR="009353F9">
          <w:rPr>
            <w:noProof/>
            <w:webHidden/>
          </w:rPr>
          <w:fldChar w:fldCharType="end"/>
        </w:r>
      </w:hyperlink>
    </w:p>
    <w:p w14:paraId="1953B2B4" w14:textId="0049E02B" w:rsidR="009353F9" w:rsidRDefault="00357AEA">
      <w:pPr>
        <w:pStyle w:val="TDC2"/>
        <w:tabs>
          <w:tab w:val="right" w:leader="dot" w:pos="9060"/>
        </w:tabs>
        <w:rPr>
          <w:rFonts w:asciiTheme="minorHAnsi" w:eastAsiaTheme="minorEastAsia" w:hAnsiTheme="minorHAnsi" w:cstheme="minorBidi"/>
          <w:noProof/>
          <w:lang w:eastAsia="es-ES"/>
        </w:rPr>
      </w:pPr>
      <w:hyperlink w:anchor="_Toc75453155" w:history="1">
        <w:r w:rsidR="009353F9" w:rsidRPr="00827356">
          <w:rPr>
            <w:rStyle w:val="Hipervnculo"/>
            <w:noProof/>
          </w:rPr>
          <w:t>1.2 Planteamiento del trabajo</w:t>
        </w:r>
        <w:r w:rsidR="009353F9">
          <w:rPr>
            <w:noProof/>
            <w:webHidden/>
          </w:rPr>
          <w:tab/>
        </w:r>
        <w:r w:rsidR="009353F9">
          <w:rPr>
            <w:noProof/>
            <w:webHidden/>
          </w:rPr>
          <w:fldChar w:fldCharType="begin"/>
        </w:r>
        <w:r w:rsidR="009353F9">
          <w:rPr>
            <w:noProof/>
            <w:webHidden/>
          </w:rPr>
          <w:instrText xml:space="preserve"> PAGEREF _Toc75453155 \h </w:instrText>
        </w:r>
        <w:r w:rsidR="009353F9">
          <w:rPr>
            <w:noProof/>
            <w:webHidden/>
          </w:rPr>
        </w:r>
        <w:r w:rsidR="009353F9">
          <w:rPr>
            <w:noProof/>
            <w:webHidden/>
          </w:rPr>
          <w:fldChar w:fldCharType="separate"/>
        </w:r>
        <w:r w:rsidR="009353F9">
          <w:rPr>
            <w:noProof/>
            <w:webHidden/>
          </w:rPr>
          <w:t>2</w:t>
        </w:r>
        <w:r w:rsidR="009353F9">
          <w:rPr>
            <w:noProof/>
            <w:webHidden/>
          </w:rPr>
          <w:fldChar w:fldCharType="end"/>
        </w:r>
      </w:hyperlink>
    </w:p>
    <w:p w14:paraId="3AFB59B7" w14:textId="11CB725D" w:rsidR="009353F9" w:rsidRDefault="00357AEA">
      <w:pPr>
        <w:pStyle w:val="TDC2"/>
        <w:tabs>
          <w:tab w:val="right" w:leader="dot" w:pos="9060"/>
        </w:tabs>
        <w:rPr>
          <w:rFonts w:asciiTheme="minorHAnsi" w:eastAsiaTheme="minorEastAsia" w:hAnsiTheme="minorHAnsi" w:cstheme="minorBidi"/>
          <w:noProof/>
          <w:lang w:eastAsia="es-ES"/>
        </w:rPr>
      </w:pPr>
      <w:hyperlink w:anchor="_Toc75453156" w:history="1">
        <w:r w:rsidR="009353F9" w:rsidRPr="00827356">
          <w:rPr>
            <w:rStyle w:val="Hipervnculo"/>
            <w:noProof/>
          </w:rPr>
          <w:t>1.3 Estructura de la memoria</w:t>
        </w:r>
        <w:r w:rsidR="009353F9">
          <w:rPr>
            <w:noProof/>
            <w:webHidden/>
          </w:rPr>
          <w:tab/>
        </w:r>
        <w:r w:rsidR="009353F9">
          <w:rPr>
            <w:noProof/>
            <w:webHidden/>
          </w:rPr>
          <w:fldChar w:fldCharType="begin"/>
        </w:r>
        <w:r w:rsidR="009353F9">
          <w:rPr>
            <w:noProof/>
            <w:webHidden/>
          </w:rPr>
          <w:instrText xml:space="preserve"> PAGEREF _Toc75453156 \h </w:instrText>
        </w:r>
        <w:r w:rsidR="009353F9">
          <w:rPr>
            <w:noProof/>
            <w:webHidden/>
          </w:rPr>
        </w:r>
        <w:r w:rsidR="009353F9">
          <w:rPr>
            <w:noProof/>
            <w:webHidden/>
          </w:rPr>
          <w:fldChar w:fldCharType="separate"/>
        </w:r>
        <w:r w:rsidR="009353F9">
          <w:rPr>
            <w:noProof/>
            <w:webHidden/>
          </w:rPr>
          <w:t>2</w:t>
        </w:r>
        <w:r w:rsidR="009353F9">
          <w:rPr>
            <w:noProof/>
            <w:webHidden/>
          </w:rPr>
          <w:fldChar w:fldCharType="end"/>
        </w:r>
      </w:hyperlink>
    </w:p>
    <w:p w14:paraId="57AD8F68" w14:textId="1D172D12" w:rsidR="009353F9" w:rsidRDefault="00357AEA">
      <w:pPr>
        <w:pStyle w:val="TDC1"/>
        <w:tabs>
          <w:tab w:val="right" w:leader="dot" w:pos="9060"/>
        </w:tabs>
        <w:rPr>
          <w:rFonts w:asciiTheme="minorHAnsi" w:eastAsiaTheme="minorEastAsia" w:hAnsiTheme="minorHAnsi" w:cstheme="minorBidi"/>
          <w:noProof/>
          <w:lang w:eastAsia="es-ES"/>
        </w:rPr>
      </w:pPr>
      <w:hyperlink w:anchor="_Toc75453157" w:history="1">
        <w:r w:rsidR="009353F9" w:rsidRPr="00827356">
          <w:rPr>
            <w:rStyle w:val="Hipervnculo"/>
            <w:noProof/>
            <w:lang w:bidi="en-US"/>
          </w:rPr>
          <w:t>2. Contexto y estado del arte</w:t>
        </w:r>
        <w:r w:rsidR="009353F9">
          <w:rPr>
            <w:noProof/>
            <w:webHidden/>
          </w:rPr>
          <w:tab/>
        </w:r>
        <w:r w:rsidR="009353F9">
          <w:rPr>
            <w:noProof/>
            <w:webHidden/>
          </w:rPr>
          <w:fldChar w:fldCharType="begin"/>
        </w:r>
        <w:r w:rsidR="009353F9">
          <w:rPr>
            <w:noProof/>
            <w:webHidden/>
          </w:rPr>
          <w:instrText xml:space="preserve"> PAGEREF _Toc75453157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38635F06" w14:textId="338BCA41" w:rsidR="009353F9" w:rsidRDefault="00357AEA">
      <w:pPr>
        <w:pStyle w:val="TDC2"/>
        <w:tabs>
          <w:tab w:val="right" w:leader="dot" w:pos="9060"/>
        </w:tabs>
        <w:rPr>
          <w:rFonts w:asciiTheme="minorHAnsi" w:eastAsiaTheme="minorEastAsia" w:hAnsiTheme="minorHAnsi" w:cstheme="minorBidi"/>
          <w:noProof/>
          <w:lang w:eastAsia="es-ES"/>
        </w:rPr>
      </w:pPr>
      <w:hyperlink w:anchor="_Toc75453158" w:history="1">
        <w:r w:rsidR="009353F9" w:rsidRPr="00827356">
          <w:rPr>
            <w:rStyle w:val="Hipervnculo"/>
            <w:noProof/>
          </w:rPr>
          <w:t>2.1. SLAM mediante visión por computador</w:t>
        </w:r>
        <w:r w:rsidR="009353F9">
          <w:rPr>
            <w:noProof/>
            <w:webHidden/>
          </w:rPr>
          <w:tab/>
        </w:r>
        <w:r w:rsidR="009353F9">
          <w:rPr>
            <w:noProof/>
            <w:webHidden/>
          </w:rPr>
          <w:fldChar w:fldCharType="begin"/>
        </w:r>
        <w:r w:rsidR="009353F9">
          <w:rPr>
            <w:noProof/>
            <w:webHidden/>
          </w:rPr>
          <w:instrText xml:space="preserve"> PAGEREF _Toc75453158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574145A4" w14:textId="669F748C" w:rsidR="009353F9" w:rsidRDefault="00357AEA">
      <w:pPr>
        <w:pStyle w:val="TDC3"/>
        <w:tabs>
          <w:tab w:val="right" w:leader="dot" w:pos="9060"/>
        </w:tabs>
        <w:rPr>
          <w:rFonts w:asciiTheme="minorHAnsi" w:eastAsiaTheme="minorEastAsia" w:hAnsiTheme="minorHAnsi" w:cstheme="minorBidi"/>
          <w:noProof/>
          <w:lang w:eastAsia="es-ES"/>
        </w:rPr>
      </w:pPr>
      <w:hyperlink w:anchor="_Toc75453159" w:history="1">
        <w:r w:rsidR="009353F9" w:rsidRPr="00827356">
          <w:rPr>
            <w:rStyle w:val="Hipervnculo"/>
            <w:noProof/>
          </w:rPr>
          <w:t>2.1.1. Cámara monocular</w:t>
        </w:r>
        <w:r w:rsidR="009353F9">
          <w:rPr>
            <w:noProof/>
            <w:webHidden/>
          </w:rPr>
          <w:tab/>
        </w:r>
        <w:r w:rsidR="009353F9">
          <w:rPr>
            <w:noProof/>
            <w:webHidden/>
          </w:rPr>
          <w:fldChar w:fldCharType="begin"/>
        </w:r>
        <w:r w:rsidR="009353F9">
          <w:rPr>
            <w:noProof/>
            <w:webHidden/>
          </w:rPr>
          <w:instrText xml:space="preserve"> PAGEREF _Toc75453159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7E1983F5" w14:textId="31DA6212" w:rsidR="009353F9" w:rsidRDefault="00357AEA">
      <w:pPr>
        <w:pStyle w:val="TDC3"/>
        <w:tabs>
          <w:tab w:val="right" w:leader="dot" w:pos="9060"/>
        </w:tabs>
        <w:rPr>
          <w:rFonts w:asciiTheme="minorHAnsi" w:eastAsiaTheme="minorEastAsia" w:hAnsiTheme="minorHAnsi" w:cstheme="minorBidi"/>
          <w:noProof/>
          <w:lang w:eastAsia="es-ES"/>
        </w:rPr>
      </w:pPr>
      <w:hyperlink w:anchor="_Toc75453160" w:history="1">
        <w:r w:rsidR="009353F9" w:rsidRPr="00827356">
          <w:rPr>
            <w:rStyle w:val="Hipervnculo"/>
            <w:noProof/>
          </w:rPr>
          <w:t>2.1.2. Cámara estéreo doble</w:t>
        </w:r>
        <w:r w:rsidR="009353F9">
          <w:rPr>
            <w:noProof/>
            <w:webHidden/>
          </w:rPr>
          <w:tab/>
        </w:r>
        <w:r w:rsidR="009353F9">
          <w:rPr>
            <w:noProof/>
            <w:webHidden/>
          </w:rPr>
          <w:fldChar w:fldCharType="begin"/>
        </w:r>
        <w:r w:rsidR="009353F9">
          <w:rPr>
            <w:noProof/>
            <w:webHidden/>
          </w:rPr>
          <w:instrText xml:space="preserve"> PAGEREF _Toc75453160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33E856F9" w14:textId="3F68D830" w:rsidR="009353F9" w:rsidRDefault="00357AEA">
      <w:pPr>
        <w:pStyle w:val="TDC3"/>
        <w:tabs>
          <w:tab w:val="right" w:leader="dot" w:pos="9060"/>
        </w:tabs>
        <w:rPr>
          <w:rFonts w:asciiTheme="minorHAnsi" w:eastAsiaTheme="minorEastAsia" w:hAnsiTheme="minorHAnsi" w:cstheme="minorBidi"/>
          <w:noProof/>
          <w:lang w:eastAsia="es-ES"/>
        </w:rPr>
      </w:pPr>
      <w:hyperlink w:anchor="_Toc75453161" w:history="1">
        <w:r w:rsidR="009353F9" w:rsidRPr="00827356">
          <w:rPr>
            <w:rStyle w:val="Hipervnculo"/>
            <w:noProof/>
          </w:rPr>
          <w:t>2.1.3. Cámaras estereoscópicas</w:t>
        </w:r>
        <w:r w:rsidR="009353F9">
          <w:rPr>
            <w:noProof/>
            <w:webHidden/>
          </w:rPr>
          <w:tab/>
        </w:r>
        <w:r w:rsidR="009353F9">
          <w:rPr>
            <w:noProof/>
            <w:webHidden/>
          </w:rPr>
          <w:fldChar w:fldCharType="begin"/>
        </w:r>
        <w:r w:rsidR="009353F9">
          <w:rPr>
            <w:noProof/>
            <w:webHidden/>
          </w:rPr>
          <w:instrText xml:space="preserve"> PAGEREF _Toc75453161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735D69CB" w14:textId="414F796E" w:rsidR="009353F9" w:rsidRDefault="00357AEA">
      <w:pPr>
        <w:pStyle w:val="TDC3"/>
        <w:tabs>
          <w:tab w:val="right" w:leader="dot" w:pos="9060"/>
        </w:tabs>
        <w:rPr>
          <w:rFonts w:asciiTheme="minorHAnsi" w:eastAsiaTheme="minorEastAsia" w:hAnsiTheme="minorHAnsi" w:cstheme="minorBidi"/>
          <w:noProof/>
          <w:lang w:eastAsia="es-ES"/>
        </w:rPr>
      </w:pPr>
      <w:hyperlink w:anchor="_Toc75453162" w:history="1">
        <w:r w:rsidR="009353F9" w:rsidRPr="00827356">
          <w:rPr>
            <w:rStyle w:val="Hipervnculo"/>
            <w:noProof/>
          </w:rPr>
          <w:t>2.1.4. LiDAR</w:t>
        </w:r>
        <w:r w:rsidR="009353F9">
          <w:rPr>
            <w:noProof/>
            <w:webHidden/>
          </w:rPr>
          <w:tab/>
        </w:r>
        <w:r w:rsidR="009353F9">
          <w:rPr>
            <w:noProof/>
            <w:webHidden/>
          </w:rPr>
          <w:fldChar w:fldCharType="begin"/>
        </w:r>
        <w:r w:rsidR="009353F9">
          <w:rPr>
            <w:noProof/>
            <w:webHidden/>
          </w:rPr>
          <w:instrText xml:space="preserve"> PAGEREF _Toc75453162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61B07AB1" w14:textId="0E3E612C" w:rsidR="009353F9" w:rsidRDefault="00357AEA">
      <w:pPr>
        <w:pStyle w:val="TDC3"/>
        <w:tabs>
          <w:tab w:val="right" w:leader="dot" w:pos="9060"/>
        </w:tabs>
        <w:rPr>
          <w:rFonts w:asciiTheme="minorHAnsi" w:eastAsiaTheme="minorEastAsia" w:hAnsiTheme="minorHAnsi" w:cstheme="minorBidi"/>
          <w:noProof/>
          <w:lang w:eastAsia="es-ES"/>
        </w:rPr>
      </w:pPr>
      <w:hyperlink w:anchor="_Toc75453163" w:history="1">
        <w:r w:rsidR="009353F9" w:rsidRPr="00827356">
          <w:rPr>
            <w:rStyle w:val="Hipervnculo"/>
            <w:noProof/>
          </w:rPr>
          <w:t>2.1.4. IMU</w:t>
        </w:r>
        <w:r w:rsidR="009353F9">
          <w:rPr>
            <w:noProof/>
            <w:webHidden/>
          </w:rPr>
          <w:tab/>
        </w:r>
        <w:r w:rsidR="009353F9">
          <w:rPr>
            <w:noProof/>
            <w:webHidden/>
          </w:rPr>
          <w:fldChar w:fldCharType="begin"/>
        </w:r>
        <w:r w:rsidR="009353F9">
          <w:rPr>
            <w:noProof/>
            <w:webHidden/>
          </w:rPr>
          <w:instrText xml:space="preserve"> PAGEREF _Toc75453163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4A5FD282" w14:textId="01F8F85B" w:rsidR="009353F9" w:rsidRDefault="00357AEA">
      <w:pPr>
        <w:pStyle w:val="TDC2"/>
        <w:tabs>
          <w:tab w:val="right" w:leader="dot" w:pos="9060"/>
        </w:tabs>
        <w:rPr>
          <w:rFonts w:asciiTheme="minorHAnsi" w:eastAsiaTheme="minorEastAsia" w:hAnsiTheme="minorHAnsi" w:cstheme="minorBidi"/>
          <w:noProof/>
          <w:lang w:eastAsia="es-ES"/>
        </w:rPr>
      </w:pPr>
      <w:hyperlink w:anchor="_Toc75453164" w:history="1">
        <w:r w:rsidR="009353F9" w:rsidRPr="00827356">
          <w:rPr>
            <w:rStyle w:val="Hipervnculo"/>
            <w:noProof/>
          </w:rPr>
          <w:t>2.3. Detección y segmentación</w:t>
        </w:r>
        <w:r w:rsidR="009353F9">
          <w:rPr>
            <w:noProof/>
            <w:webHidden/>
          </w:rPr>
          <w:tab/>
        </w:r>
        <w:r w:rsidR="009353F9">
          <w:rPr>
            <w:noProof/>
            <w:webHidden/>
          </w:rPr>
          <w:fldChar w:fldCharType="begin"/>
        </w:r>
        <w:r w:rsidR="009353F9">
          <w:rPr>
            <w:noProof/>
            <w:webHidden/>
          </w:rPr>
          <w:instrText xml:space="preserve"> PAGEREF _Toc75453164 \h </w:instrText>
        </w:r>
        <w:r w:rsidR="009353F9">
          <w:rPr>
            <w:noProof/>
            <w:webHidden/>
          </w:rPr>
        </w:r>
        <w:r w:rsidR="009353F9">
          <w:rPr>
            <w:noProof/>
            <w:webHidden/>
          </w:rPr>
          <w:fldChar w:fldCharType="separate"/>
        </w:r>
        <w:r w:rsidR="009353F9">
          <w:rPr>
            <w:noProof/>
            <w:webHidden/>
          </w:rPr>
          <w:t>11</w:t>
        </w:r>
        <w:r w:rsidR="009353F9">
          <w:rPr>
            <w:noProof/>
            <w:webHidden/>
          </w:rPr>
          <w:fldChar w:fldCharType="end"/>
        </w:r>
      </w:hyperlink>
    </w:p>
    <w:p w14:paraId="591BA8E1" w14:textId="62D5B732" w:rsidR="009353F9" w:rsidRDefault="00357AEA">
      <w:pPr>
        <w:pStyle w:val="TDC3"/>
        <w:tabs>
          <w:tab w:val="right" w:leader="dot" w:pos="9060"/>
        </w:tabs>
        <w:rPr>
          <w:rFonts w:asciiTheme="minorHAnsi" w:eastAsiaTheme="minorEastAsia" w:hAnsiTheme="minorHAnsi" w:cstheme="minorBidi"/>
          <w:noProof/>
          <w:lang w:eastAsia="es-ES"/>
        </w:rPr>
      </w:pPr>
      <w:hyperlink w:anchor="_Toc75453165" w:history="1">
        <w:r w:rsidR="009353F9" w:rsidRPr="00827356">
          <w:rPr>
            <w:rStyle w:val="Hipervnculo"/>
            <w:noProof/>
          </w:rPr>
          <w:t>2.3.1. Detección de objetos</w:t>
        </w:r>
        <w:r w:rsidR="009353F9">
          <w:rPr>
            <w:noProof/>
            <w:webHidden/>
          </w:rPr>
          <w:tab/>
        </w:r>
        <w:r w:rsidR="009353F9">
          <w:rPr>
            <w:noProof/>
            <w:webHidden/>
          </w:rPr>
          <w:fldChar w:fldCharType="begin"/>
        </w:r>
        <w:r w:rsidR="009353F9">
          <w:rPr>
            <w:noProof/>
            <w:webHidden/>
          </w:rPr>
          <w:instrText xml:space="preserve"> PAGEREF _Toc75453165 \h </w:instrText>
        </w:r>
        <w:r w:rsidR="009353F9">
          <w:rPr>
            <w:noProof/>
            <w:webHidden/>
          </w:rPr>
        </w:r>
        <w:r w:rsidR="009353F9">
          <w:rPr>
            <w:noProof/>
            <w:webHidden/>
          </w:rPr>
          <w:fldChar w:fldCharType="separate"/>
        </w:r>
        <w:r w:rsidR="009353F9">
          <w:rPr>
            <w:noProof/>
            <w:webHidden/>
          </w:rPr>
          <w:t>11</w:t>
        </w:r>
        <w:r w:rsidR="009353F9">
          <w:rPr>
            <w:noProof/>
            <w:webHidden/>
          </w:rPr>
          <w:fldChar w:fldCharType="end"/>
        </w:r>
      </w:hyperlink>
    </w:p>
    <w:p w14:paraId="152AAFE9" w14:textId="74CA5AFA" w:rsidR="009353F9" w:rsidRDefault="00357AEA">
      <w:pPr>
        <w:pStyle w:val="TDC3"/>
        <w:tabs>
          <w:tab w:val="right" w:leader="dot" w:pos="9060"/>
        </w:tabs>
        <w:rPr>
          <w:rFonts w:asciiTheme="minorHAnsi" w:eastAsiaTheme="minorEastAsia" w:hAnsiTheme="minorHAnsi" w:cstheme="minorBidi"/>
          <w:noProof/>
          <w:lang w:eastAsia="es-ES"/>
        </w:rPr>
      </w:pPr>
      <w:hyperlink w:anchor="_Toc75453166" w:history="1">
        <w:r w:rsidR="009353F9" w:rsidRPr="00827356">
          <w:rPr>
            <w:rStyle w:val="Hipervnculo"/>
            <w:noProof/>
          </w:rPr>
          <w:t>2.3.2. Segmentación</w:t>
        </w:r>
        <w:r w:rsidR="009353F9">
          <w:rPr>
            <w:noProof/>
            <w:webHidden/>
          </w:rPr>
          <w:tab/>
        </w:r>
        <w:r w:rsidR="009353F9">
          <w:rPr>
            <w:noProof/>
            <w:webHidden/>
          </w:rPr>
          <w:fldChar w:fldCharType="begin"/>
        </w:r>
        <w:r w:rsidR="009353F9">
          <w:rPr>
            <w:noProof/>
            <w:webHidden/>
          </w:rPr>
          <w:instrText xml:space="preserve"> PAGEREF _Toc75453166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21AB2DE7" w14:textId="74E1493C" w:rsidR="009353F9" w:rsidRDefault="00357AEA">
      <w:pPr>
        <w:pStyle w:val="TDC3"/>
        <w:tabs>
          <w:tab w:val="right" w:leader="dot" w:pos="9060"/>
        </w:tabs>
        <w:rPr>
          <w:rFonts w:asciiTheme="minorHAnsi" w:eastAsiaTheme="minorEastAsia" w:hAnsiTheme="minorHAnsi" w:cstheme="minorBidi"/>
          <w:noProof/>
          <w:lang w:eastAsia="es-ES"/>
        </w:rPr>
      </w:pPr>
      <w:hyperlink w:anchor="_Toc75453167" w:history="1">
        <w:r w:rsidR="009353F9" w:rsidRPr="00827356">
          <w:rPr>
            <w:rStyle w:val="Hipervnculo"/>
            <w:noProof/>
          </w:rPr>
          <w:t>2.3.2. Posición y trayectoria del ser humano</w:t>
        </w:r>
        <w:r w:rsidR="009353F9">
          <w:rPr>
            <w:noProof/>
            <w:webHidden/>
          </w:rPr>
          <w:tab/>
        </w:r>
        <w:r w:rsidR="009353F9">
          <w:rPr>
            <w:noProof/>
            <w:webHidden/>
          </w:rPr>
          <w:fldChar w:fldCharType="begin"/>
        </w:r>
        <w:r w:rsidR="009353F9">
          <w:rPr>
            <w:noProof/>
            <w:webHidden/>
          </w:rPr>
          <w:instrText xml:space="preserve"> PAGEREF _Toc75453167 \h </w:instrText>
        </w:r>
        <w:r w:rsidR="009353F9">
          <w:rPr>
            <w:noProof/>
            <w:webHidden/>
          </w:rPr>
        </w:r>
        <w:r w:rsidR="009353F9">
          <w:rPr>
            <w:noProof/>
            <w:webHidden/>
          </w:rPr>
          <w:fldChar w:fldCharType="separate"/>
        </w:r>
        <w:r w:rsidR="009353F9">
          <w:rPr>
            <w:noProof/>
            <w:webHidden/>
          </w:rPr>
          <w:t>15</w:t>
        </w:r>
        <w:r w:rsidR="009353F9">
          <w:rPr>
            <w:noProof/>
            <w:webHidden/>
          </w:rPr>
          <w:fldChar w:fldCharType="end"/>
        </w:r>
      </w:hyperlink>
    </w:p>
    <w:p w14:paraId="3F0CA97F" w14:textId="53C800BD" w:rsidR="009353F9" w:rsidRDefault="00357AEA">
      <w:pPr>
        <w:pStyle w:val="TDC2"/>
        <w:tabs>
          <w:tab w:val="right" w:leader="dot" w:pos="9060"/>
        </w:tabs>
        <w:rPr>
          <w:rFonts w:asciiTheme="minorHAnsi" w:eastAsiaTheme="minorEastAsia" w:hAnsiTheme="minorHAnsi" w:cstheme="minorBidi"/>
          <w:noProof/>
          <w:lang w:eastAsia="es-ES"/>
        </w:rPr>
      </w:pPr>
      <w:hyperlink w:anchor="_Toc75453168" w:history="1">
        <w:r w:rsidR="009353F9" w:rsidRPr="00827356">
          <w:rPr>
            <w:rStyle w:val="Hipervnculo"/>
            <w:noProof/>
          </w:rPr>
          <w:t>2.4 Resumen</w:t>
        </w:r>
        <w:r w:rsidR="009353F9">
          <w:rPr>
            <w:noProof/>
            <w:webHidden/>
          </w:rPr>
          <w:tab/>
        </w:r>
        <w:r w:rsidR="009353F9">
          <w:rPr>
            <w:noProof/>
            <w:webHidden/>
          </w:rPr>
          <w:fldChar w:fldCharType="begin"/>
        </w:r>
        <w:r w:rsidR="009353F9">
          <w:rPr>
            <w:noProof/>
            <w:webHidden/>
          </w:rPr>
          <w:instrText xml:space="preserve"> PAGEREF _Toc75453168 \h </w:instrText>
        </w:r>
        <w:r w:rsidR="009353F9">
          <w:rPr>
            <w:noProof/>
            <w:webHidden/>
          </w:rPr>
        </w:r>
        <w:r w:rsidR="009353F9">
          <w:rPr>
            <w:noProof/>
            <w:webHidden/>
          </w:rPr>
          <w:fldChar w:fldCharType="separate"/>
        </w:r>
        <w:r w:rsidR="009353F9">
          <w:rPr>
            <w:noProof/>
            <w:webHidden/>
          </w:rPr>
          <w:t>18</w:t>
        </w:r>
        <w:r w:rsidR="009353F9">
          <w:rPr>
            <w:noProof/>
            <w:webHidden/>
          </w:rPr>
          <w:fldChar w:fldCharType="end"/>
        </w:r>
      </w:hyperlink>
    </w:p>
    <w:p w14:paraId="63CF37EA" w14:textId="13B10F41" w:rsidR="009353F9" w:rsidRDefault="00357AEA">
      <w:pPr>
        <w:pStyle w:val="TDC1"/>
        <w:tabs>
          <w:tab w:val="right" w:leader="dot" w:pos="9060"/>
        </w:tabs>
        <w:rPr>
          <w:rFonts w:asciiTheme="minorHAnsi" w:eastAsiaTheme="minorEastAsia" w:hAnsiTheme="minorHAnsi" w:cstheme="minorBidi"/>
          <w:noProof/>
          <w:lang w:eastAsia="es-ES"/>
        </w:rPr>
      </w:pPr>
      <w:hyperlink w:anchor="_Toc75453169" w:history="1">
        <w:r w:rsidR="009353F9" w:rsidRPr="00827356">
          <w:rPr>
            <w:rStyle w:val="Hipervnculo"/>
            <w:noProof/>
            <w:lang w:bidi="en-US"/>
          </w:rPr>
          <w:t>3. Objetivos y metodología de trabajo</w:t>
        </w:r>
        <w:r w:rsidR="009353F9">
          <w:rPr>
            <w:noProof/>
            <w:webHidden/>
          </w:rPr>
          <w:tab/>
        </w:r>
        <w:r w:rsidR="009353F9">
          <w:rPr>
            <w:noProof/>
            <w:webHidden/>
          </w:rPr>
          <w:fldChar w:fldCharType="begin"/>
        </w:r>
        <w:r w:rsidR="009353F9">
          <w:rPr>
            <w:noProof/>
            <w:webHidden/>
          </w:rPr>
          <w:instrText xml:space="preserve"> PAGEREF _Toc75453169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1FA0F07D" w14:textId="30BDF057" w:rsidR="009353F9" w:rsidRDefault="00357AEA">
      <w:pPr>
        <w:pStyle w:val="TDC2"/>
        <w:tabs>
          <w:tab w:val="right" w:leader="dot" w:pos="9060"/>
        </w:tabs>
        <w:rPr>
          <w:rFonts w:asciiTheme="minorHAnsi" w:eastAsiaTheme="minorEastAsia" w:hAnsiTheme="minorHAnsi" w:cstheme="minorBidi"/>
          <w:noProof/>
          <w:lang w:eastAsia="es-ES"/>
        </w:rPr>
      </w:pPr>
      <w:hyperlink w:anchor="_Toc75453170" w:history="1">
        <w:r w:rsidR="009353F9" w:rsidRPr="00827356">
          <w:rPr>
            <w:rStyle w:val="Hipervnculo"/>
            <w:noProof/>
          </w:rPr>
          <w:t>3.1. Objetivo general</w:t>
        </w:r>
        <w:r w:rsidR="009353F9">
          <w:rPr>
            <w:noProof/>
            <w:webHidden/>
          </w:rPr>
          <w:tab/>
        </w:r>
        <w:r w:rsidR="009353F9">
          <w:rPr>
            <w:noProof/>
            <w:webHidden/>
          </w:rPr>
          <w:fldChar w:fldCharType="begin"/>
        </w:r>
        <w:r w:rsidR="009353F9">
          <w:rPr>
            <w:noProof/>
            <w:webHidden/>
          </w:rPr>
          <w:instrText xml:space="preserve"> PAGEREF _Toc75453170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7C36B523" w14:textId="19FE78DB" w:rsidR="009353F9" w:rsidRDefault="00357AEA">
      <w:pPr>
        <w:pStyle w:val="TDC2"/>
        <w:tabs>
          <w:tab w:val="right" w:leader="dot" w:pos="9060"/>
        </w:tabs>
        <w:rPr>
          <w:rFonts w:asciiTheme="minorHAnsi" w:eastAsiaTheme="minorEastAsia" w:hAnsiTheme="minorHAnsi" w:cstheme="minorBidi"/>
          <w:noProof/>
          <w:lang w:eastAsia="es-ES"/>
        </w:rPr>
      </w:pPr>
      <w:hyperlink w:anchor="_Toc75453171" w:history="1">
        <w:r w:rsidR="009353F9" w:rsidRPr="00827356">
          <w:rPr>
            <w:rStyle w:val="Hipervnculo"/>
            <w:noProof/>
          </w:rPr>
          <w:t>3.2. Objetivos específicos</w:t>
        </w:r>
        <w:r w:rsidR="009353F9">
          <w:rPr>
            <w:noProof/>
            <w:webHidden/>
          </w:rPr>
          <w:tab/>
        </w:r>
        <w:r w:rsidR="009353F9">
          <w:rPr>
            <w:noProof/>
            <w:webHidden/>
          </w:rPr>
          <w:fldChar w:fldCharType="begin"/>
        </w:r>
        <w:r w:rsidR="009353F9">
          <w:rPr>
            <w:noProof/>
            <w:webHidden/>
          </w:rPr>
          <w:instrText xml:space="preserve"> PAGEREF _Toc75453171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59CFF5BA" w14:textId="11A727E9" w:rsidR="009353F9" w:rsidRDefault="00357AEA">
      <w:pPr>
        <w:pStyle w:val="TDC2"/>
        <w:tabs>
          <w:tab w:val="right" w:leader="dot" w:pos="9060"/>
        </w:tabs>
        <w:rPr>
          <w:rFonts w:asciiTheme="minorHAnsi" w:eastAsiaTheme="minorEastAsia" w:hAnsiTheme="minorHAnsi" w:cstheme="minorBidi"/>
          <w:noProof/>
          <w:lang w:eastAsia="es-ES"/>
        </w:rPr>
      </w:pPr>
      <w:hyperlink w:anchor="_Toc75453172" w:history="1">
        <w:r w:rsidR="009353F9" w:rsidRPr="00827356">
          <w:rPr>
            <w:rStyle w:val="Hipervnculo"/>
            <w:noProof/>
          </w:rPr>
          <w:t>3.3. Metodología del trabajo</w:t>
        </w:r>
        <w:r w:rsidR="009353F9">
          <w:rPr>
            <w:noProof/>
            <w:webHidden/>
          </w:rPr>
          <w:tab/>
        </w:r>
        <w:r w:rsidR="009353F9">
          <w:rPr>
            <w:noProof/>
            <w:webHidden/>
          </w:rPr>
          <w:fldChar w:fldCharType="begin"/>
        </w:r>
        <w:r w:rsidR="009353F9">
          <w:rPr>
            <w:noProof/>
            <w:webHidden/>
          </w:rPr>
          <w:instrText xml:space="preserve"> PAGEREF _Toc75453172 \h </w:instrText>
        </w:r>
        <w:r w:rsidR="009353F9">
          <w:rPr>
            <w:noProof/>
            <w:webHidden/>
          </w:rPr>
        </w:r>
        <w:r w:rsidR="009353F9">
          <w:rPr>
            <w:noProof/>
            <w:webHidden/>
          </w:rPr>
          <w:fldChar w:fldCharType="separate"/>
        </w:r>
        <w:r w:rsidR="009353F9">
          <w:rPr>
            <w:noProof/>
            <w:webHidden/>
          </w:rPr>
          <w:t>20</w:t>
        </w:r>
        <w:r w:rsidR="009353F9">
          <w:rPr>
            <w:noProof/>
            <w:webHidden/>
          </w:rPr>
          <w:fldChar w:fldCharType="end"/>
        </w:r>
      </w:hyperlink>
    </w:p>
    <w:p w14:paraId="1A12BDB5" w14:textId="073BED8D" w:rsidR="009353F9" w:rsidRDefault="00357AEA">
      <w:pPr>
        <w:pStyle w:val="TDC1"/>
        <w:tabs>
          <w:tab w:val="right" w:leader="dot" w:pos="9060"/>
        </w:tabs>
        <w:rPr>
          <w:rFonts w:asciiTheme="minorHAnsi" w:eastAsiaTheme="minorEastAsia" w:hAnsiTheme="minorHAnsi" w:cstheme="minorBidi"/>
          <w:noProof/>
          <w:lang w:eastAsia="es-ES"/>
        </w:rPr>
      </w:pPr>
      <w:hyperlink w:anchor="_Toc75453173" w:history="1">
        <w:r w:rsidR="009353F9" w:rsidRPr="00827356">
          <w:rPr>
            <w:rStyle w:val="Hipervnculo"/>
            <w:noProof/>
            <w:lang w:bidi="en-US"/>
          </w:rPr>
          <w:t>4. Identificación de requisitos</w:t>
        </w:r>
        <w:r w:rsidR="009353F9">
          <w:rPr>
            <w:noProof/>
            <w:webHidden/>
          </w:rPr>
          <w:tab/>
        </w:r>
        <w:r w:rsidR="009353F9">
          <w:rPr>
            <w:noProof/>
            <w:webHidden/>
          </w:rPr>
          <w:fldChar w:fldCharType="begin"/>
        </w:r>
        <w:r w:rsidR="009353F9">
          <w:rPr>
            <w:noProof/>
            <w:webHidden/>
          </w:rPr>
          <w:instrText xml:space="preserve"> PAGEREF _Toc75453173 \h </w:instrText>
        </w:r>
        <w:r w:rsidR="009353F9">
          <w:rPr>
            <w:noProof/>
            <w:webHidden/>
          </w:rPr>
        </w:r>
        <w:r w:rsidR="009353F9">
          <w:rPr>
            <w:noProof/>
            <w:webHidden/>
          </w:rPr>
          <w:fldChar w:fldCharType="separate"/>
        </w:r>
        <w:r w:rsidR="009353F9">
          <w:rPr>
            <w:noProof/>
            <w:webHidden/>
          </w:rPr>
          <w:t>23</w:t>
        </w:r>
        <w:r w:rsidR="009353F9">
          <w:rPr>
            <w:noProof/>
            <w:webHidden/>
          </w:rPr>
          <w:fldChar w:fldCharType="end"/>
        </w:r>
      </w:hyperlink>
    </w:p>
    <w:p w14:paraId="5C049A20" w14:textId="766D82BF" w:rsidR="009353F9" w:rsidRDefault="00357AEA">
      <w:pPr>
        <w:pStyle w:val="TDC1"/>
        <w:tabs>
          <w:tab w:val="right" w:leader="dot" w:pos="9060"/>
        </w:tabs>
        <w:rPr>
          <w:rFonts w:asciiTheme="minorHAnsi" w:eastAsiaTheme="minorEastAsia" w:hAnsiTheme="minorHAnsi" w:cstheme="minorBidi"/>
          <w:noProof/>
          <w:lang w:eastAsia="es-ES"/>
        </w:rPr>
      </w:pPr>
      <w:hyperlink w:anchor="_Toc75453174" w:history="1">
        <w:r w:rsidR="009353F9" w:rsidRPr="00827356">
          <w:rPr>
            <w:rStyle w:val="Hipervnculo"/>
            <w:noProof/>
            <w:lang w:bidi="en-US"/>
          </w:rPr>
          <w:t>5. Descripción de la herramienta software desarrollada</w:t>
        </w:r>
        <w:r w:rsidR="009353F9">
          <w:rPr>
            <w:noProof/>
            <w:webHidden/>
          </w:rPr>
          <w:tab/>
        </w:r>
        <w:r w:rsidR="009353F9">
          <w:rPr>
            <w:noProof/>
            <w:webHidden/>
          </w:rPr>
          <w:fldChar w:fldCharType="begin"/>
        </w:r>
        <w:r w:rsidR="009353F9">
          <w:rPr>
            <w:noProof/>
            <w:webHidden/>
          </w:rPr>
          <w:instrText xml:space="preserve"> PAGEREF _Toc75453174 \h </w:instrText>
        </w:r>
        <w:r w:rsidR="009353F9">
          <w:rPr>
            <w:noProof/>
            <w:webHidden/>
          </w:rPr>
        </w:r>
        <w:r w:rsidR="009353F9">
          <w:rPr>
            <w:noProof/>
            <w:webHidden/>
          </w:rPr>
          <w:fldChar w:fldCharType="separate"/>
        </w:r>
        <w:r w:rsidR="009353F9">
          <w:rPr>
            <w:noProof/>
            <w:webHidden/>
          </w:rPr>
          <w:t>26</w:t>
        </w:r>
        <w:r w:rsidR="009353F9">
          <w:rPr>
            <w:noProof/>
            <w:webHidden/>
          </w:rPr>
          <w:fldChar w:fldCharType="end"/>
        </w:r>
      </w:hyperlink>
    </w:p>
    <w:p w14:paraId="3799A181" w14:textId="5686A509" w:rsidR="009353F9" w:rsidRDefault="00357AEA">
      <w:pPr>
        <w:pStyle w:val="TDC2"/>
        <w:tabs>
          <w:tab w:val="right" w:leader="dot" w:pos="9060"/>
        </w:tabs>
        <w:rPr>
          <w:rFonts w:asciiTheme="minorHAnsi" w:eastAsiaTheme="minorEastAsia" w:hAnsiTheme="minorHAnsi" w:cstheme="minorBidi"/>
          <w:noProof/>
          <w:lang w:eastAsia="es-ES"/>
        </w:rPr>
      </w:pPr>
      <w:hyperlink w:anchor="_Toc75453175" w:history="1">
        <w:r w:rsidR="009353F9" w:rsidRPr="00827356">
          <w:rPr>
            <w:rStyle w:val="Hipervnculo"/>
            <w:noProof/>
          </w:rPr>
          <w:t>5.1. Arquitectura del hardware</w:t>
        </w:r>
        <w:r w:rsidR="009353F9">
          <w:rPr>
            <w:noProof/>
            <w:webHidden/>
          </w:rPr>
          <w:tab/>
        </w:r>
        <w:r w:rsidR="009353F9">
          <w:rPr>
            <w:noProof/>
            <w:webHidden/>
          </w:rPr>
          <w:fldChar w:fldCharType="begin"/>
        </w:r>
        <w:r w:rsidR="009353F9">
          <w:rPr>
            <w:noProof/>
            <w:webHidden/>
          </w:rPr>
          <w:instrText xml:space="preserve"> PAGEREF _Toc75453175 \h </w:instrText>
        </w:r>
        <w:r w:rsidR="009353F9">
          <w:rPr>
            <w:noProof/>
            <w:webHidden/>
          </w:rPr>
        </w:r>
        <w:r w:rsidR="009353F9">
          <w:rPr>
            <w:noProof/>
            <w:webHidden/>
          </w:rPr>
          <w:fldChar w:fldCharType="separate"/>
        </w:r>
        <w:r w:rsidR="009353F9">
          <w:rPr>
            <w:noProof/>
            <w:webHidden/>
          </w:rPr>
          <w:t>27</w:t>
        </w:r>
        <w:r w:rsidR="009353F9">
          <w:rPr>
            <w:noProof/>
            <w:webHidden/>
          </w:rPr>
          <w:fldChar w:fldCharType="end"/>
        </w:r>
      </w:hyperlink>
    </w:p>
    <w:p w14:paraId="1BD5B093" w14:textId="48B81A41" w:rsidR="009353F9" w:rsidRDefault="00357AEA">
      <w:pPr>
        <w:pStyle w:val="TDC2"/>
        <w:tabs>
          <w:tab w:val="right" w:leader="dot" w:pos="9060"/>
        </w:tabs>
        <w:rPr>
          <w:rFonts w:asciiTheme="minorHAnsi" w:eastAsiaTheme="minorEastAsia" w:hAnsiTheme="minorHAnsi" w:cstheme="minorBidi"/>
          <w:noProof/>
          <w:lang w:eastAsia="es-ES"/>
        </w:rPr>
      </w:pPr>
      <w:hyperlink w:anchor="_Toc75453176" w:history="1">
        <w:r w:rsidR="009353F9" w:rsidRPr="00827356">
          <w:rPr>
            <w:rStyle w:val="Hipervnculo"/>
            <w:noProof/>
          </w:rPr>
          <w:t>5.2. Utilización de la cámara Intel-Realsense</w:t>
        </w:r>
        <w:r w:rsidR="009353F9">
          <w:rPr>
            <w:noProof/>
            <w:webHidden/>
          </w:rPr>
          <w:tab/>
        </w:r>
        <w:r w:rsidR="009353F9">
          <w:rPr>
            <w:noProof/>
            <w:webHidden/>
          </w:rPr>
          <w:fldChar w:fldCharType="begin"/>
        </w:r>
        <w:r w:rsidR="009353F9">
          <w:rPr>
            <w:noProof/>
            <w:webHidden/>
          </w:rPr>
          <w:instrText xml:space="preserve"> PAGEREF _Toc75453176 \h </w:instrText>
        </w:r>
        <w:r w:rsidR="009353F9">
          <w:rPr>
            <w:noProof/>
            <w:webHidden/>
          </w:rPr>
        </w:r>
        <w:r w:rsidR="009353F9">
          <w:rPr>
            <w:noProof/>
            <w:webHidden/>
          </w:rPr>
          <w:fldChar w:fldCharType="separate"/>
        </w:r>
        <w:r w:rsidR="009353F9">
          <w:rPr>
            <w:noProof/>
            <w:webHidden/>
          </w:rPr>
          <w:t>28</w:t>
        </w:r>
        <w:r w:rsidR="009353F9">
          <w:rPr>
            <w:noProof/>
            <w:webHidden/>
          </w:rPr>
          <w:fldChar w:fldCharType="end"/>
        </w:r>
      </w:hyperlink>
    </w:p>
    <w:p w14:paraId="6FE3C1A7" w14:textId="3E052CCA" w:rsidR="009353F9" w:rsidRDefault="00357AEA">
      <w:pPr>
        <w:pStyle w:val="TDC2"/>
        <w:tabs>
          <w:tab w:val="right" w:leader="dot" w:pos="9060"/>
        </w:tabs>
        <w:rPr>
          <w:rFonts w:asciiTheme="minorHAnsi" w:eastAsiaTheme="minorEastAsia" w:hAnsiTheme="minorHAnsi" w:cstheme="minorBidi"/>
          <w:noProof/>
          <w:lang w:eastAsia="es-ES"/>
        </w:rPr>
      </w:pPr>
      <w:hyperlink w:anchor="_Toc75453177" w:history="1">
        <w:r w:rsidR="009353F9" w:rsidRPr="00827356">
          <w:rPr>
            <w:rStyle w:val="Hipervnculo"/>
            <w:noProof/>
          </w:rPr>
          <w:t>5.3. Elección del algoritmo de segmentación semántica RGB-D</w:t>
        </w:r>
        <w:r w:rsidR="009353F9">
          <w:rPr>
            <w:noProof/>
            <w:webHidden/>
          </w:rPr>
          <w:tab/>
        </w:r>
        <w:r w:rsidR="009353F9">
          <w:rPr>
            <w:noProof/>
            <w:webHidden/>
          </w:rPr>
          <w:fldChar w:fldCharType="begin"/>
        </w:r>
        <w:r w:rsidR="009353F9">
          <w:rPr>
            <w:noProof/>
            <w:webHidden/>
          </w:rPr>
          <w:instrText xml:space="preserve"> PAGEREF _Toc75453177 \h </w:instrText>
        </w:r>
        <w:r w:rsidR="009353F9">
          <w:rPr>
            <w:noProof/>
            <w:webHidden/>
          </w:rPr>
        </w:r>
        <w:r w:rsidR="009353F9">
          <w:rPr>
            <w:noProof/>
            <w:webHidden/>
          </w:rPr>
          <w:fldChar w:fldCharType="separate"/>
        </w:r>
        <w:r w:rsidR="009353F9">
          <w:rPr>
            <w:noProof/>
            <w:webHidden/>
          </w:rPr>
          <w:t>31</w:t>
        </w:r>
        <w:r w:rsidR="009353F9">
          <w:rPr>
            <w:noProof/>
            <w:webHidden/>
          </w:rPr>
          <w:fldChar w:fldCharType="end"/>
        </w:r>
      </w:hyperlink>
    </w:p>
    <w:p w14:paraId="0F892419" w14:textId="7DDB10CA" w:rsidR="009353F9" w:rsidRDefault="00357AEA">
      <w:pPr>
        <w:pStyle w:val="TDC2"/>
        <w:tabs>
          <w:tab w:val="right" w:leader="dot" w:pos="9060"/>
        </w:tabs>
        <w:rPr>
          <w:rFonts w:asciiTheme="minorHAnsi" w:eastAsiaTheme="minorEastAsia" w:hAnsiTheme="minorHAnsi" w:cstheme="minorBidi"/>
          <w:noProof/>
          <w:lang w:eastAsia="es-ES"/>
        </w:rPr>
      </w:pPr>
      <w:hyperlink w:anchor="_Toc75453178" w:history="1">
        <w:r w:rsidR="009353F9" w:rsidRPr="00827356">
          <w:rPr>
            <w:rStyle w:val="Hipervnculo"/>
            <w:noProof/>
          </w:rPr>
          <w:t>5.4 Entrenamiento del modelo de segmentación semántica</w:t>
        </w:r>
        <w:r w:rsidR="009353F9">
          <w:rPr>
            <w:noProof/>
            <w:webHidden/>
          </w:rPr>
          <w:tab/>
        </w:r>
        <w:r w:rsidR="009353F9">
          <w:rPr>
            <w:noProof/>
            <w:webHidden/>
          </w:rPr>
          <w:fldChar w:fldCharType="begin"/>
        </w:r>
        <w:r w:rsidR="009353F9">
          <w:rPr>
            <w:noProof/>
            <w:webHidden/>
          </w:rPr>
          <w:instrText xml:space="preserve"> PAGEREF _Toc75453178 \h </w:instrText>
        </w:r>
        <w:r w:rsidR="009353F9">
          <w:rPr>
            <w:noProof/>
            <w:webHidden/>
          </w:rPr>
        </w:r>
        <w:r w:rsidR="009353F9">
          <w:rPr>
            <w:noProof/>
            <w:webHidden/>
          </w:rPr>
          <w:fldChar w:fldCharType="separate"/>
        </w:r>
        <w:r w:rsidR="009353F9">
          <w:rPr>
            <w:noProof/>
            <w:webHidden/>
          </w:rPr>
          <w:t>33</w:t>
        </w:r>
        <w:r w:rsidR="009353F9">
          <w:rPr>
            <w:noProof/>
            <w:webHidden/>
          </w:rPr>
          <w:fldChar w:fldCharType="end"/>
        </w:r>
      </w:hyperlink>
    </w:p>
    <w:p w14:paraId="1B3A9373" w14:textId="6FA057DE" w:rsidR="009353F9" w:rsidRDefault="00357AEA">
      <w:pPr>
        <w:pStyle w:val="TDC2"/>
        <w:tabs>
          <w:tab w:val="right" w:leader="dot" w:pos="9060"/>
        </w:tabs>
        <w:rPr>
          <w:rFonts w:asciiTheme="minorHAnsi" w:eastAsiaTheme="minorEastAsia" w:hAnsiTheme="minorHAnsi" w:cstheme="minorBidi"/>
          <w:noProof/>
          <w:lang w:eastAsia="es-ES"/>
        </w:rPr>
      </w:pPr>
      <w:hyperlink w:anchor="_Toc75453179" w:history="1">
        <w:r w:rsidR="009353F9" w:rsidRPr="00827356">
          <w:rPr>
            <w:rStyle w:val="Hipervnculo"/>
            <w:noProof/>
          </w:rPr>
          <w:t>5.5 Adaptación del modelo de segmentación para predecir</w:t>
        </w:r>
        <w:r w:rsidR="009353F9">
          <w:rPr>
            <w:noProof/>
            <w:webHidden/>
          </w:rPr>
          <w:tab/>
        </w:r>
        <w:r w:rsidR="009353F9">
          <w:rPr>
            <w:noProof/>
            <w:webHidden/>
          </w:rPr>
          <w:fldChar w:fldCharType="begin"/>
        </w:r>
        <w:r w:rsidR="009353F9">
          <w:rPr>
            <w:noProof/>
            <w:webHidden/>
          </w:rPr>
          <w:instrText xml:space="preserve"> PAGEREF _Toc75453179 \h </w:instrText>
        </w:r>
        <w:r w:rsidR="009353F9">
          <w:rPr>
            <w:noProof/>
            <w:webHidden/>
          </w:rPr>
        </w:r>
        <w:r w:rsidR="009353F9">
          <w:rPr>
            <w:noProof/>
            <w:webHidden/>
          </w:rPr>
          <w:fldChar w:fldCharType="separate"/>
        </w:r>
        <w:r w:rsidR="009353F9">
          <w:rPr>
            <w:noProof/>
            <w:webHidden/>
          </w:rPr>
          <w:t>33</w:t>
        </w:r>
        <w:r w:rsidR="009353F9">
          <w:rPr>
            <w:noProof/>
            <w:webHidden/>
          </w:rPr>
          <w:fldChar w:fldCharType="end"/>
        </w:r>
      </w:hyperlink>
    </w:p>
    <w:p w14:paraId="31375761" w14:textId="3FC6A2EE" w:rsidR="009353F9" w:rsidRDefault="00357AEA">
      <w:pPr>
        <w:pStyle w:val="TDC2"/>
        <w:tabs>
          <w:tab w:val="right" w:leader="dot" w:pos="9060"/>
        </w:tabs>
        <w:rPr>
          <w:rFonts w:asciiTheme="minorHAnsi" w:eastAsiaTheme="minorEastAsia" w:hAnsiTheme="minorHAnsi" w:cstheme="minorBidi"/>
          <w:noProof/>
          <w:lang w:eastAsia="es-ES"/>
        </w:rPr>
      </w:pPr>
      <w:hyperlink w:anchor="_Toc75453180" w:history="1">
        <w:r w:rsidR="009353F9" w:rsidRPr="00827356">
          <w:rPr>
            <w:rStyle w:val="Hipervnculo"/>
            <w:noProof/>
          </w:rPr>
          <w:t>5.6 Entrenamiento de la red neuronal predictor de trayectoria</w:t>
        </w:r>
        <w:r w:rsidR="009353F9">
          <w:rPr>
            <w:noProof/>
            <w:webHidden/>
          </w:rPr>
          <w:tab/>
        </w:r>
        <w:r w:rsidR="009353F9">
          <w:rPr>
            <w:noProof/>
            <w:webHidden/>
          </w:rPr>
          <w:fldChar w:fldCharType="begin"/>
        </w:r>
        <w:r w:rsidR="009353F9">
          <w:rPr>
            <w:noProof/>
            <w:webHidden/>
          </w:rPr>
          <w:instrText xml:space="preserve"> PAGEREF _Toc75453180 \h </w:instrText>
        </w:r>
        <w:r w:rsidR="009353F9">
          <w:rPr>
            <w:noProof/>
            <w:webHidden/>
          </w:rPr>
        </w:r>
        <w:r w:rsidR="009353F9">
          <w:rPr>
            <w:noProof/>
            <w:webHidden/>
          </w:rPr>
          <w:fldChar w:fldCharType="separate"/>
        </w:r>
        <w:r w:rsidR="009353F9">
          <w:rPr>
            <w:noProof/>
            <w:webHidden/>
          </w:rPr>
          <w:t>34</w:t>
        </w:r>
        <w:r w:rsidR="009353F9">
          <w:rPr>
            <w:noProof/>
            <w:webHidden/>
          </w:rPr>
          <w:fldChar w:fldCharType="end"/>
        </w:r>
      </w:hyperlink>
    </w:p>
    <w:p w14:paraId="331FEB59" w14:textId="292319B2" w:rsidR="009353F9" w:rsidRDefault="00357AEA">
      <w:pPr>
        <w:pStyle w:val="TDC1"/>
        <w:tabs>
          <w:tab w:val="right" w:leader="dot" w:pos="9060"/>
        </w:tabs>
        <w:rPr>
          <w:rFonts w:asciiTheme="minorHAnsi" w:eastAsiaTheme="minorEastAsia" w:hAnsiTheme="minorHAnsi" w:cstheme="minorBidi"/>
          <w:noProof/>
          <w:lang w:eastAsia="es-ES"/>
        </w:rPr>
      </w:pPr>
      <w:hyperlink w:anchor="_Toc75453181" w:history="1">
        <w:r w:rsidR="009353F9" w:rsidRPr="00827356">
          <w:rPr>
            <w:rStyle w:val="Hipervnculo"/>
            <w:noProof/>
            <w:lang w:bidi="en-US"/>
          </w:rPr>
          <w:t>6. Evaluación</w:t>
        </w:r>
        <w:r w:rsidR="009353F9">
          <w:rPr>
            <w:noProof/>
            <w:webHidden/>
          </w:rPr>
          <w:tab/>
        </w:r>
        <w:r w:rsidR="009353F9">
          <w:rPr>
            <w:noProof/>
            <w:webHidden/>
          </w:rPr>
          <w:fldChar w:fldCharType="begin"/>
        </w:r>
        <w:r w:rsidR="009353F9">
          <w:rPr>
            <w:noProof/>
            <w:webHidden/>
          </w:rPr>
          <w:instrText xml:space="preserve"> PAGEREF _Toc75453181 \h </w:instrText>
        </w:r>
        <w:r w:rsidR="009353F9">
          <w:rPr>
            <w:noProof/>
            <w:webHidden/>
          </w:rPr>
        </w:r>
        <w:r w:rsidR="009353F9">
          <w:rPr>
            <w:noProof/>
            <w:webHidden/>
          </w:rPr>
          <w:fldChar w:fldCharType="separate"/>
        </w:r>
        <w:r w:rsidR="009353F9">
          <w:rPr>
            <w:noProof/>
            <w:webHidden/>
          </w:rPr>
          <w:t>35</w:t>
        </w:r>
        <w:r w:rsidR="009353F9">
          <w:rPr>
            <w:noProof/>
            <w:webHidden/>
          </w:rPr>
          <w:fldChar w:fldCharType="end"/>
        </w:r>
      </w:hyperlink>
    </w:p>
    <w:p w14:paraId="6A947744" w14:textId="2FBEBFD5" w:rsidR="009353F9" w:rsidRDefault="00357AEA">
      <w:pPr>
        <w:pStyle w:val="TDC1"/>
        <w:tabs>
          <w:tab w:val="right" w:leader="dot" w:pos="9060"/>
        </w:tabs>
        <w:rPr>
          <w:rFonts w:asciiTheme="minorHAnsi" w:eastAsiaTheme="minorEastAsia" w:hAnsiTheme="minorHAnsi" w:cstheme="minorBidi"/>
          <w:noProof/>
          <w:lang w:eastAsia="es-ES"/>
        </w:rPr>
      </w:pPr>
      <w:hyperlink w:anchor="_Toc75453182" w:history="1">
        <w:r w:rsidR="009353F9" w:rsidRPr="00827356">
          <w:rPr>
            <w:rStyle w:val="Hipervnculo"/>
            <w:noProof/>
            <w:lang w:bidi="en-US"/>
          </w:rPr>
          <w:t>7. Conclusiones y trabajo futuro</w:t>
        </w:r>
        <w:r w:rsidR="009353F9">
          <w:rPr>
            <w:noProof/>
            <w:webHidden/>
          </w:rPr>
          <w:tab/>
        </w:r>
        <w:r w:rsidR="009353F9">
          <w:rPr>
            <w:noProof/>
            <w:webHidden/>
          </w:rPr>
          <w:fldChar w:fldCharType="begin"/>
        </w:r>
        <w:r w:rsidR="009353F9">
          <w:rPr>
            <w:noProof/>
            <w:webHidden/>
          </w:rPr>
          <w:instrText xml:space="preserve"> PAGEREF _Toc75453182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5CB065E9" w14:textId="44EE3A15" w:rsidR="009353F9" w:rsidRDefault="00357AEA">
      <w:pPr>
        <w:pStyle w:val="TDC2"/>
        <w:tabs>
          <w:tab w:val="right" w:leader="dot" w:pos="9060"/>
        </w:tabs>
        <w:rPr>
          <w:rFonts w:asciiTheme="minorHAnsi" w:eastAsiaTheme="minorEastAsia" w:hAnsiTheme="minorHAnsi" w:cstheme="minorBidi"/>
          <w:noProof/>
          <w:lang w:eastAsia="es-ES"/>
        </w:rPr>
      </w:pPr>
      <w:hyperlink w:anchor="_Toc75453183" w:history="1">
        <w:r w:rsidR="009353F9" w:rsidRPr="00827356">
          <w:rPr>
            <w:rStyle w:val="Hipervnculo"/>
            <w:rFonts w:eastAsia="Times New Roman"/>
            <w:noProof/>
            <w:lang w:eastAsia="es-ES"/>
          </w:rPr>
          <w:t>7.1. Conclusiones</w:t>
        </w:r>
        <w:r w:rsidR="009353F9">
          <w:rPr>
            <w:noProof/>
            <w:webHidden/>
          </w:rPr>
          <w:tab/>
        </w:r>
        <w:r w:rsidR="009353F9">
          <w:rPr>
            <w:noProof/>
            <w:webHidden/>
          </w:rPr>
          <w:fldChar w:fldCharType="begin"/>
        </w:r>
        <w:r w:rsidR="009353F9">
          <w:rPr>
            <w:noProof/>
            <w:webHidden/>
          </w:rPr>
          <w:instrText xml:space="preserve"> PAGEREF _Toc75453183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76427F4C" w14:textId="2EA25AAF" w:rsidR="009353F9" w:rsidRDefault="00357AEA">
      <w:pPr>
        <w:pStyle w:val="TDC2"/>
        <w:tabs>
          <w:tab w:val="right" w:leader="dot" w:pos="9060"/>
        </w:tabs>
        <w:rPr>
          <w:rFonts w:asciiTheme="minorHAnsi" w:eastAsiaTheme="minorEastAsia" w:hAnsiTheme="minorHAnsi" w:cstheme="minorBidi"/>
          <w:noProof/>
          <w:lang w:eastAsia="es-ES"/>
        </w:rPr>
      </w:pPr>
      <w:hyperlink w:anchor="_Toc75453184" w:history="1">
        <w:r w:rsidR="009353F9" w:rsidRPr="00827356">
          <w:rPr>
            <w:rStyle w:val="Hipervnculo"/>
            <w:rFonts w:eastAsia="Times New Roman"/>
            <w:noProof/>
            <w:lang w:eastAsia="es-ES"/>
          </w:rPr>
          <w:t>7.2. Líneas de trabajo futuro</w:t>
        </w:r>
        <w:r w:rsidR="009353F9">
          <w:rPr>
            <w:noProof/>
            <w:webHidden/>
          </w:rPr>
          <w:tab/>
        </w:r>
        <w:r w:rsidR="009353F9">
          <w:rPr>
            <w:noProof/>
            <w:webHidden/>
          </w:rPr>
          <w:fldChar w:fldCharType="begin"/>
        </w:r>
        <w:r w:rsidR="009353F9">
          <w:rPr>
            <w:noProof/>
            <w:webHidden/>
          </w:rPr>
          <w:instrText xml:space="preserve"> PAGEREF _Toc75453184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701A76C6" w14:textId="4811277A" w:rsidR="009353F9" w:rsidRDefault="00357AEA">
      <w:pPr>
        <w:pStyle w:val="TDC1"/>
        <w:tabs>
          <w:tab w:val="right" w:leader="dot" w:pos="9060"/>
        </w:tabs>
        <w:rPr>
          <w:rFonts w:asciiTheme="minorHAnsi" w:eastAsiaTheme="minorEastAsia" w:hAnsiTheme="minorHAnsi" w:cstheme="minorBidi"/>
          <w:noProof/>
          <w:lang w:eastAsia="es-ES"/>
        </w:rPr>
      </w:pPr>
      <w:hyperlink w:anchor="_Toc75453185" w:history="1">
        <w:r w:rsidR="009353F9" w:rsidRPr="00827356">
          <w:rPr>
            <w:rStyle w:val="Hipervnculo"/>
            <w:noProof/>
            <w:lang w:bidi="en-US"/>
          </w:rPr>
          <w:t>8. Bibliografía</w:t>
        </w:r>
        <w:r w:rsidR="009353F9">
          <w:rPr>
            <w:noProof/>
            <w:webHidden/>
          </w:rPr>
          <w:tab/>
        </w:r>
        <w:r w:rsidR="009353F9">
          <w:rPr>
            <w:noProof/>
            <w:webHidden/>
          </w:rPr>
          <w:fldChar w:fldCharType="begin"/>
        </w:r>
        <w:r w:rsidR="009353F9">
          <w:rPr>
            <w:noProof/>
            <w:webHidden/>
          </w:rPr>
          <w:instrText xml:space="preserve"> PAGEREF _Toc75453185 \h </w:instrText>
        </w:r>
        <w:r w:rsidR="009353F9">
          <w:rPr>
            <w:noProof/>
            <w:webHidden/>
          </w:rPr>
        </w:r>
        <w:r w:rsidR="009353F9">
          <w:rPr>
            <w:noProof/>
            <w:webHidden/>
          </w:rPr>
          <w:fldChar w:fldCharType="separate"/>
        </w:r>
        <w:r w:rsidR="009353F9">
          <w:rPr>
            <w:noProof/>
            <w:webHidden/>
          </w:rPr>
          <w:t>37</w:t>
        </w:r>
        <w:r w:rsidR="009353F9">
          <w:rPr>
            <w:noProof/>
            <w:webHidden/>
          </w:rPr>
          <w:fldChar w:fldCharType="end"/>
        </w:r>
      </w:hyperlink>
    </w:p>
    <w:p w14:paraId="424B86FC" w14:textId="02E65985" w:rsidR="009353F9" w:rsidRDefault="00357AEA">
      <w:pPr>
        <w:pStyle w:val="TDC1"/>
        <w:tabs>
          <w:tab w:val="right" w:leader="dot" w:pos="9060"/>
        </w:tabs>
        <w:rPr>
          <w:rFonts w:asciiTheme="minorHAnsi" w:eastAsiaTheme="minorEastAsia" w:hAnsiTheme="minorHAnsi" w:cstheme="minorBidi"/>
          <w:noProof/>
          <w:lang w:eastAsia="es-ES"/>
        </w:rPr>
      </w:pPr>
      <w:hyperlink w:anchor="_Toc75453186" w:history="1">
        <w:r w:rsidR="009353F9" w:rsidRPr="00827356">
          <w:rPr>
            <w:rStyle w:val="Hipervnculo"/>
            <w:noProof/>
            <w:lang w:eastAsia="es-ES" w:bidi="en-US"/>
          </w:rPr>
          <w:t>Anexos</w:t>
        </w:r>
        <w:r w:rsidR="009353F9">
          <w:rPr>
            <w:noProof/>
            <w:webHidden/>
          </w:rPr>
          <w:tab/>
        </w:r>
        <w:r w:rsidR="009353F9">
          <w:rPr>
            <w:noProof/>
            <w:webHidden/>
          </w:rPr>
          <w:fldChar w:fldCharType="begin"/>
        </w:r>
        <w:r w:rsidR="009353F9">
          <w:rPr>
            <w:noProof/>
            <w:webHidden/>
          </w:rPr>
          <w:instrText xml:space="preserve"> PAGEREF _Toc75453186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66865187" w14:textId="03EA4316" w:rsidR="009353F9" w:rsidRDefault="00357AEA">
      <w:pPr>
        <w:pStyle w:val="TDC2"/>
        <w:tabs>
          <w:tab w:val="right" w:leader="dot" w:pos="9060"/>
        </w:tabs>
        <w:rPr>
          <w:rFonts w:asciiTheme="minorHAnsi" w:eastAsiaTheme="minorEastAsia" w:hAnsiTheme="minorHAnsi" w:cstheme="minorBidi"/>
          <w:noProof/>
          <w:lang w:eastAsia="es-ES"/>
        </w:rPr>
      </w:pPr>
      <w:hyperlink w:anchor="_Toc75453187" w:history="1">
        <w:r w:rsidR="009353F9" w:rsidRPr="00827356">
          <w:rPr>
            <w:rStyle w:val="Hipervnculo"/>
            <w:rFonts w:eastAsia="Times New Roman"/>
            <w:noProof/>
            <w:lang w:eastAsia="es-ES"/>
          </w:rPr>
          <w:t>Anexo I. Título del anexo I</w:t>
        </w:r>
        <w:r w:rsidR="009353F9">
          <w:rPr>
            <w:noProof/>
            <w:webHidden/>
          </w:rPr>
          <w:tab/>
        </w:r>
        <w:r w:rsidR="009353F9">
          <w:rPr>
            <w:noProof/>
            <w:webHidden/>
          </w:rPr>
          <w:fldChar w:fldCharType="begin"/>
        </w:r>
        <w:r w:rsidR="009353F9">
          <w:rPr>
            <w:noProof/>
            <w:webHidden/>
          </w:rPr>
          <w:instrText xml:space="preserve"> PAGEREF _Toc75453187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49F29C08" w14:textId="6AA3D4C2" w:rsidR="009353F9" w:rsidRDefault="00357AEA">
      <w:pPr>
        <w:pStyle w:val="TDC2"/>
        <w:tabs>
          <w:tab w:val="right" w:leader="dot" w:pos="9060"/>
        </w:tabs>
        <w:rPr>
          <w:rFonts w:asciiTheme="minorHAnsi" w:eastAsiaTheme="minorEastAsia" w:hAnsiTheme="minorHAnsi" w:cstheme="minorBidi"/>
          <w:noProof/>
          <w:lang w:eastAsia="es-ES"/>
        </w:rPr>
      </w:pPr>
      <w:hyperlink w:anchor="_Toc75453188" w:history="1">
        <w:r w:rsidR="009353F9" w:rsidRPr="00827356">
          <w:rPr>
            <w:rStyle w:val="Hipervnculo"/>
            <w:rFonts w:eastAsia="Times New Roman"/>
            <w:noProof/>
            <w:lang w:eastAsia="es-ES"/>
          </w:rPr>
          <w:t>Anexo II. Título del anexo II</w:t>
        </w:r>
        <w:r w:rsidR="009353F9">
          <w:rPr>
            <w:noProof/>
            <w:webHidden/>
          </w:rPr>
          <w:tab/>
        </w:r>
        <w:r w:rsidR="009353F9">
          <w:rPr>
            <w:noProof/>
            <w:webHidden/>
          </w:rPr>
          <w:fldChar w:fldCharType="begin"/>
        </w:r>
        <w:r w:rsidR="009353F9">
          <w:rPr>
            <w:noProof/>
            <w:webHidden/>
          </w:rPr>
          <w:instrText xml:space="preserve"> PAGEREF _Toc75453188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7B58BFA3" w14:textId="618CE4B5" w:rsidR="009353F9" w:rsidRDefault="00357AEA">
      <w:pPr>
        <w:pStyle w:val="TDC2"/>
        <w:tabs>
          <w:tab w:val="right" w:leader="dot" w:pos="9060"/>
        </w:tabs>
        <w:rPr>
          <w:rFonts w:asciiTheme="minorHAnsi" w:eastAsiaTheme="minorEastAsia" w:hAnsiTheme="minorHAnsi" w:cstheme="minorBidi"/>
          <w:noProof/>
          <w:lang w:eastAsia="es-ES"/>
        </w:rPr>
      </w:pPr>
      <w:hyperlink w:anchor="_Toc75453189" w:history="1">
        <w:r w:rsidR="009353F9" w:rsidRPr="00827356">
          <w:rPr>
            <w:rStyle w:val="Hipervnculo"/>
            <w:rFonts w:eastAsia="Times New Roman"/>
            <w:noProof/>
            <w:lang w:eastAsia="es-ES"/>
          </w:rPr>
          <w:t>Anexo. Artículo de investigación</w:t>
        </w:r>
        <w:r w:rsidR="009353F9">
          <w:rPr>
            <w:noProof/>
            <w:webHidden/>
          </w:rPr>
          <w:tab/>
        </w:r>
        <w:r w:rsidR="009353F9">
          <w:rPr>
            <w:noProof/>
            <w:webHidden/>
          </w:rPr>
          <w:fldChar w:fldCharType="begin"/>
        </w:r>
        <w:r w:rsidR="009353F9">
          <w:rPr>
            <w:noProof/>
            <w:webHidden/>
          </w:rPr>
          <w:instrText xml:space="preserve"> PAGEREF _Toc75453189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5C82B4F0" w14:textId="16BCBD2A"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1A4CD50A" w14:textId="06B79357" w:rsidR="009353F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5453190" w:history="1">
        <w:r w:rsidR="009353F9" w:rsidRPr="00366267">
          <w:rPr>
            <w:rStyle w:val="Hipervnculo"/>
            <w:noProof/>
          </w:rPr>
          <w:t>Tabla 1. Medidas de acelerómetro</w:t>
        </w:r>
        <w:r w:rsidR="009353F9">
          <w:rPr>
            <w:noProof/>
            <w:webHidden/>
          </w:rPr>
          <w:tab/>
        </w:r>
        <w:r w:rsidR="009353F9">
          <w:rPr>
            <w:noProof/>
            <w:webHidden/>
          </w:rPr>
          <w:fldChar w:fldCharType="begin"/>
        </w:r>
        <w:r w:rsidR="009353F9">
          <w:rPr>
            <w:noProof/>
            <w:webHidden/>
          </w:rPr>
          <w:instrText xml:space="preserve"> PAGEREF _Toc75453190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1095AEB6" w14:textId="6A6A8C96"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1" w:history="1">
        <w:r w:rsidR="009353F9" w:rsidRPr="00366267">
          <w:rPr>
            <w:rStyle w:val="Hipervnculo"/>
            <w:noProof/>
          </w:rPr>
          <w:t>Tabla 2. Medidas del giroscopio</w:t>
        </w:r>
        <w:r w:rsidR="009353F9">
          <w:rPr>
            <w:noProof/>
            <w:webHidden/>
          </w:rPr>
          <w:tab/>
        </w:r>
        <w:r w:rsidR="009353F9">
          <w:rPr>
            <w:noProof/>
            <w:webHidden/>
          </w:rPr>
          <w:fldChar w:fldCharType="begin"/>
        </w:r>
        <w:r w:rsidR="009353F9">
          <w:rPr>
            <w:noProof/>
            <w:webHidden/>
          </w:rPr>
          <w:instrText xml:space="preserve"> PAGEREF _Toc75453191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595C39EF" w14:textId="4D9648D9"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2" w:history="1">
        <w:r w:rsidR="009353F9" w:rsidRPr="00366267">
          <w:rPr>
            <w:rStyle w:val="Hipervnculo"/>
            <w:noProof/>
          </w:rPr>
          <w:t>Tabla 3: Planificación de esprints para el proyecto</w:t>
        </w:r>
        <w:r w:rsidR="009353F9">
          <w:rPr>
            <w:noProof/>
            <w:webHidden/>
          </w:rPr>
          <w:tab/>
        </w:r>
        <w:r w:rsidR="009353F9">
          <w:rPr>
            <w:noProof/>
            <w:webHidden/>
          </w:rPr>
          <w:fldChar w:fldCharType="begin"/>
        </w:r>
        <w:r w:rsidR="009353F9">
          <w:rPr>
            <w:noProof/>
            <w:webHidden/>
          </w:rPr>
          <w:instrText xml:space="preserve"> PAGEREF _Toc75453192 \h </w:instrText>
        </w:r>
        <w:r w:rsidR="009353F9">
          <w:rPr>
            <w:noProof/>
            <w:webHidden/>
          </w:rPr>
        </w:r>
        <w:r w:rsidR="009353F9">
          <w:rPr>
            <w:noProof/>
            <w:webHidden/>
          </w:rPr>
          <w:fldChar w:fldCharType="separate"/>
        </w:r>
        <w:r w:rsidR="009353F9">
          <w:rPr>
            <w:noProof/>
            <w:webHidden/>
          </w:rPr>
          <w:t>21</w:t>
        </w:r>
        <w:r w:rsidR="009353F9">
          <w:rPr>
            <w:noProof/>
            <w:webHidden/>
          </w:rPr>
          <w:fldChar w:fldCharType="end"/>
        </w:r>
      </w:hyperlink>
    </w:p>
    <w:p w14:paraId="42275A0B" w14:textId="7BE67121"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3" w:history="1">
        <w:r w:rsidR="009353F9" w:rsidRPr="00366267">
          <w:rPr>
            <w:rStyle w:val="Hipervnculo"/>
            <w:noProof/>
          </w:rPr>
          <w:t>Tabla 4. Tabla de requisitos</w:t>
        </w:r>
        <w:r w:rsidR="009353F9">
          <w:rPr>
            <w:noProof/>
            <w:webHidden/>
          </w:rPr>
          <w:tab/>
        </w:r>
        <w:r w:rsidR="009353F9">
          <w:rPr>
            <w:noProof/>
            <w:webHidden/>
          </w:rPr>
          <w:fldChar w:fldCharType="begin"/>
        </w:r>
        <w:r w:rsidR="009353F9">
          <w:rPr>
            <w:noProof/>
            <w:webHidden/>
          </w:rPr>
          <w:instrText xml:space="preserve"> PAGEREF _Toc75453193 \h </w:instrText>
        </w:r>
        <w:r w:rsidR="009353F9">
          <w:rPr>
            <w:noProof/>
            <w:webHidden/>
          </w:rPr>
        </w:r>
        <w:r w:rsidR="009353F9">
          <w:rPr>
            <w:noProof/>
            <w:webHidden/>
          </w:rPr>
          <w:fldChar w:fldCharType="separate"/>
        </w:r>
        <w:r w:rsidR="009353F9">
          <w:rPr>
            <w:noProof/>
            <w:webHidden/>
          </w:rPr>
          <w:t>23</w:t>
        </w:r>
        <w:r w:rsidR="009353F9">
          <w:rPr>
            <w:noProof/>
            <w:webHidden/>
          </w:rPr>
          <w:fldChar w:fldCharType="end"/>
        </w:r>
      </w:hyperlink>
    </w:p>
    <w:p w14:paraId="7AB63820" w14:textId="34B962A2"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4" w:history="1">
        <w:r w:rsidR="009353F9" w:rsidRPr="00366267">
          <w:rPr>
            <w:rStyle w:val="Hipervnculo"/>
            <w:noProof/>
          </w:rPr>
          <w:t>Tabla 5. Técnicas de la herramienta</w:t>
        </w:r>
        <w:r w:rsidR="009353F9">
          <w:rPr>
            <w:noProof/>
            <w:webHidden/>
          </w:rPr>
          <w:tab/>
        </w:r>
        <w:r w:rsidR="009353F9">
          <w:rPr>
            <w:noProof/>
            <w:webHidden/>
          </w:rPr>
          <w:fldChar w:fldCharType="begin"/>
        </w:r>
        <w:r w:rsidR="009353F9">
          <w:rPr>
            <w:noProof/>
            <w:webHidden/>
          </w:rPr>
          <w:instrText xml:space="preserve"> PAGEREF _Toc75453194 \h </w:instrText>
        </w:r>
        <w:r w:rsidR="009353F9">
          <w:rPr>
            <w:noProof/>
            <w:webHidden/>
          </w:rPr>
        </w:r>
        <w:r w:rsidR="009353F9">
          <w:rPr>
            <w:noProof/>
            <w:webHidden/>
          </w:rPr>
          <w:fldChar w:fldCharType="separate"/>
        </w:r>
        <w:r w:rsidR="009353F9">
          <w:rPr>
            <w:noProof/>
            <w:webHidden/>
          </w:rPr>
          <w:t>24</w:t>
        </w:r>
        <w:r w:rsidR="009353F9">
          <w:rPr>
            <w:noProof/>
            <w:webHidden/>
          </w:rPr>
          <w:fldChar w:fldCharType="end"/>
        </w:r>
      </w:hyperlink>
    </w:p>
    <w:p w14:paraId="3B94258D" w14:textId="6B67E47B"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5" w:history="1">
        <w:r w:rsidR="009353F9" w:rsidRPr="00366267">
          <w:rPr>
            <w:rStyle w:val="Hipervnculo"/>
            <w:noProof/>
          </w:rPr>
          <w:t>Tabla 6. Especificaciones de la tarjeta Jetson Nano</w:t>
        </w:r>
        <w:r w:rsidR="009353F9">
          <w:rPr>
            <w:noProof/>
            <w:webHidden/>
          </w:rPr>
          <w:tab/>
        </w:r>
        <w:r w:rsidR="009353F9">
          <w:rPr>
            <w:noProof/>
            <w:webHidden/>
          </w:rPr>
          <w:fldChar w:fldCharType="begin"/>
        </w:r>
        <w:r w:rsidR="009353F9">
          <w:rPr>
            <w:noProof/>
            <w:webHidden/>
          </w:rPr>
          <w:instrText xml:space="preserve"> PAGEREF _Toc75453195 \h </w:instrText>
        </w:r>
        <w:r w:rsidR="009353F9">
          <w:rPr>
            <w:noProof/>
            <w:webHidden/>
          </w:rPr>
        </w:r>
        <w:r w:rsidR="009353F9">
          <w:rPr>
            <w:noProof/>
            <w:webHidden/>
          </w:rPr>
          <w:fldChar w:fldCharType="separate"/>
        </w:r>
        <w:r w:rsidR="009353F9">
          <w:rPr>
            <w:noProof/>
            <w:webHidden/>
          </w:rPr>
          <w:t>26</w:t>
        </w:r>
        <w:r w:rsidR="009353F9">
          <w:rPr>
            <w:noProof/>
            <w:webHidden/>
          </w:rPr>
          <w:fldChar w:fldCharType="end"/>
        </w:r>
      </w:hyperlink>
    </w:p>
    <w:p w14:paraId="3D716ADD" w14:textId="6DB30E8E"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6" w:history="1">
        <w:r w:rsidR="009353F9" w:rsidRPr="00366267">
          <w:rPr>
            <w:rStyle w:val="Hipervnculo"/>
            <w:noProof/>
          </w:rPr>
          <w:t>Tabla 7. Especificaciones de la cámara Intel-Realsense D435i</w:t>
        </w:r>
        <w:r w:rsidR="009353F9">
          <w:rPr>
            <w:noProof/>
            <w:webHidden/>
          </w:rPr>
          <w:tab/>
        </w:r>
        <w:r w:rsidR="009353F9">
          <w:rPr>
            <w:noProof/>
            <w:webHidden/>
          </w:rPr>
          <w:fldChar w:fldCharType="begin"/>
        </w:r>
        <w:r w:rsidR="009353F9">
          <w:rPr>
            <w:noProof/>
            <w:webHidden/>
          </w:rPr>
          <w:instrText xml:space="preserve"> PAGEREF _Toc75453196 \h </w:instrText>
        </w:r>
        <w:r w:rsidR="009353F9">
          <w:rPr>
            <w:noProof/>
            <w:webHidden/>
          </w:rPr>
        </w:r>
        <w:r w:rsidR="009353F9">
          <w:rPr>
            <w:noProof/>
            <w:webHidden/>
          </w:rPr>
          <w:fldChar w:fldCharType="separate"/>
        </w:r>
        <w:r w:rsidR="009353F9">
          <w:rPr>
            <w:noProof/>
            <w:webHidden/>
          </w:rPr>
          <w:t>27</w:t>
        </w:r>
        <w:r w:rsidR="009353F9">
          <w:rPr>
            <w:noProof/>
            <w:webHidden/>
          </w:rPr>
          <w:fldChar w:fldCharType="end"/>
        </w:r>
      </w:hyperlink>
    </w:p>
    <w:p w14:paraId="7250F0C3" w14:textId="431D758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7FD16601" w14:textId="4DF0CE2F" w:rsidR="009353F9"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5453197" w:history="1">
        <w:r w:rsidR="009353F9" w:rsidRPr="0027574A">
          <w:rPr>
            <w:rStyle w:val="Hipervnculo"/>
            <w:noProof/>
          </w:rPr>
          <w:t>Figura 1: Imagen utilizando el algoritmo ORB para detectar objetos mediante características.</w:t>
        </w:r>
        <w:r w:rsidR="009353F9">
          <w:rPr>
            <w:noProof/>
            <w:webHidden/>
          </w:rPr>
          <w:tab/>
        </w:r>
        <w:r w:rsidR="009353F9">
          <w:rPr>
            <w:noProof/>
            <w:webHidden/>
          </w:rPr>
          <w:fldChar w:fldCharType="begin"/>
        </w:r>
        <w:r w:rsidR="009353F9">
          <w:rPr>
            <w:noProof/>
            <w:webHidden/>
          </w:rPr>
          <w:instrText xml:space="preserve"> PAGEREF _Toc75453197 \h </w:instrText>
        </w:r>
        <w:r w:rsidR="009353F9">
          <w:rPr>
            <w:noProof/>
            <w:webHidden/>
          </w:rPr>
        </w:r>
        <w:r w:rsidR="009353F9">
          <w:rPr>
            <w:noProof/>
            <w:webHidden/>
          </w:rPr>
          <w:fldChar w:fldCharType="separate"/>
        </w:r>
        <w:r w:rsidR="009353F9">
          <w:rPr>
            <w:noProof/>
            <w:webHidden/>
          </w:rPr>
          <w:t>5</w:t>
        </w:r>
        <w:r w:rsidR="009353F9">
          <w:rPr>
            <w:noProof/>
            <w:webHidden/>
          </w:rPr>
          <w:fldChar w:fldCharType="end"/>
        </w:r>
      </w:hyperlink>
    </w:p>
    <w:p w14:paraId="1F43213D" w14:textId="2E647CA7"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8" w:history="1">
        <w:r w:rsidR="009353F9" w:rsidRPr="0027574A">
          <w:rPr>
            <w:rStyle w:val="Hipervnculo"/>
            <w:noProof/>
          </w:rPr>
          <w:t>Figura 2: Simulación ORB SLAM de desde diferentes prespectivas (</w:t>
        </w:r>
        <w:r w:rsidR="009353F9" w:rsidRPr="0027574A">
          <w:rPr>
            <w:rStyle w:val="Hipervnculo"/>
            <w:i/>
            <w:noProof/>
          </w:rPr>
          <w:t>ORB SLAM Proposal for NTU GPU Programming Course 2016</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198 \h </w:instrText>
        </w:r>
        <w:r w:rsidR="009353F9">
          <w:rPr>
            <w:noProof/>
            <w:webHidden/>
          </w:rPr>
        </w:r>
        <w:r w:rsidR="009353F9">
          <w:rPr>
            <w:noProof/>
            <w:webHidden/>
          </w:rPr>
          <w:fldChar w:fldCharType="separate"/>
        </w:r>
        <w:r w:rsidR="009353F9">
          <w:rPr>
            <w:noProof/>
            <w:webHidden/>
          </w:rPr>
          <w:t>5</w:t>
        </w:r>
        <w:r w:rsidR="009353F9">
          <w:rPr>
            <w:noProof/>
            <w:webHidden/>
          </w:rPr>
          <w:fldChar w:fldCharType="end"/>
        </w:r>
      </w:hyperlink>
    </w:p>
    <w:p w14:paraId="6D5ED1C9" w14:textId="0E56F26A"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199" w:history="1">
        <w:r w:rsidR="009353F9" w:rsidRPr="0027574A">
          <w:rPr>
            <w:rStyle w:val="Hipervnculo"/>
            <w:noProof/>
          </w:rPr>
          <w:t>Figura 3: Sistema 3D creado por ORB-SLAM (</w:t>
        </w:r>
        <w:r w:rsidR="009353F9" w:rsidRPr="0027574A">
          <w:rPr>
            <w:rStyle w:val="Hipervnculo"/>
            <w:i/>
            <w:noProof/>
          </w:rPr>
          <w:t>ORB SLAM Proposal for NTU GPU Programming Course 2016</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199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69A307CD" w14:textId="06D0DDAE"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0" w:history="1">
        <w:r w:rsidR="009353F9" w:rsidRPr="0027574A">
          <w:rPr>
            <w:rStyle w:val="Hipervnculo"/>
            <w:noProof/>
          </w:rPr>
          <w:t>Figura 4: Principios de ajuste para cámaras estéreo (</w:t>
        </w:r>
        <w:r w:rsidR="009353F9" w:rsidRPr="0027574A">
          <w:rPr>
            <w:rStyle w:val="Hipervnculo"/>
            <w:i/>
            <w:noProof/>
          </w:rPr>
          <w:t>Principle Drawing of a Stereo Camera Setup. Objects (1,2) in Various... | Download Scientific Diagram</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0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2E6F2003" w14:textId="307E3F24"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1" w:history="1">
        <w:r w:rsidR="009353F9" w:rsidRPr="0027574A">
          <w:rPr>
            <w:rStyle w:val="Hipervnculo"/>
            <w:noProof/>
            <w:lang w:val="en-GB"/>
          </w:rPr>
          <w:t>Figura 5: Generando un mapa de cámaras estéreo(</w:t>
        </w:r>
        <w:r w:rsidR="009353F9" w:rsidRPr="0027574A">
          <w:rPr>
            <w:rStyle w:val="Hipervnculo"/>
            <w:i/>
            <w:noProof/>
            <w:lang w:val="en-GB"/>
          </w:rPr>
          <w:t>Stereo Visual SLAM System Overview: First, We Undistort and Rectify the... | Download Scientific Diagram</w:t>
        </w:r>
        <w:r w:rsidR="009353F9" w:rsidRPr="0027574A">
          <w:rPr>
            <w:rStyle w:val="Hipervnculo"/>
            <w:noProof/>
            <w:lang w:val="en-GB"/>
          </w:rPr>
          <w:t>, n.d.)</w:t>
        </w:r>
        <w:r w:rsidR="009353F9" w:rsidRPr="0027574A">
          <w:rPr>
            <w:rStyle w:val="Hipervnculo"/>
            <w:noProof/>
          </w:rPr>
          <w:t>.</w:t>
        </w:r>
        <w:r w:rsidR="009353F9">
          <w:rPr>
            <w:noProof/>
            <w:webHidden/>
          </w:rPr>
          <w:tab/>
        </w:r>
        <w:r w:rsidR="009353F9">
          <w:rPr>
            <w:noProof/>
            <w:webHidden/>
          </w:rPr>
          <w:fldChar w:fldCharType="begin"/>
        </w:r>
        <w:r w:rsidR="009353F9">
          <w:rPr>
            <w:noProof/>
            <w:webHidden/>
          </w:rPr>
          <w:instrText xml:space="preserve"> PAGEREF _Toc75453201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782BD313" w14:textId="3AAF1396"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2" w:history="1">
        <w:r w:rsidR="009353F9" w:rsidRPr="0027574A">
          <w:rPr>
            <w:rStyle w:val="Hipervnculo"/>
            <w:noProof/>
          </w:rPr>
          <w:t>Figura 6: Tipo cámara estéreo ZED (</w:t>
        </w:r>
        <w:r w:rsidR="009353F9" w:rsidRPr="0027574A">
          <w:rPr>
            <w:rStyle w:val="Hipervnculo"/>
            <w:i/>
            <w:noProof/>
          </w:rPr>
          <w:t>ZED 2 - AI Stereo Camera | Stereolabs</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2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444D84C0" w14:textId="6734AE2E"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3" w:history="1">
        <w:r w:rsidR="009353F9" w:rsidRPr="0027574A">
          <w:rPr>
            <w:rStyle w:val="Hipervnculo"/>
            <w:noProof/>
          </w:rPr>
          <w:t>Figura 7: cámara Intel-RealSense-D435i (Intel, 2019).</w:t>
        </w:r>
        <w:r w:rsidR="009353F9">
          <w:rPr>
            <w:noProof/>
            <w:webHidden/>
          </w:rPr>
          <w:tab/>
        </w:r>
        <w:r w:rsidR="009353F9">
          <w:rPr>
            <w:noProof/>
            <w:webHidden/>
          </w:rPr>
          <w:fldChar w:fldCharType="begin"/>
        </w:r>
        <w:r w:rsidR="009353F9">
          <w:rPr>
            <w:noProof/>
            <w:webHidden/>
          </w:rPr>
          <w:instrText xml:space="preserve"> PAGEREF _Toc75453203 \h </w:instrText>
        </w:r>
        <w:r w:rsidR="009353F9">
          <w:rPr>
            <w:noProof/>
            <w:webHidden/>
          </w:rPr>
        </w:r>
        <w:r w:rsidR="009353F9">
          <w:rPr>
            <w:noProof/>
            <w:webHidden/>
          </w:rPr>
          <w:fldChar w:fldCharType="separate"/>
        </w:r>
        <w:r w:rsidR="009353F9">
          <w:rPr>
            <w:noProof/>
            <w:webHidden/>
          </w:rPr>
          <w:t>8</w:t>
        </w:r>
        <w:r w:rsidR="009353F9">
          <w:rPr>
            <w:noProof/>
            <w:webHidden/>
          </w:rPr>
          <w:fldChar w:fldCharType="end"/>
        </w:r>
      </w:hyperlink>
    </w:p>
    <w:p w14:paraId="6CEA9589" w14:textId="177FE64F"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4" w:history="1">
        <w:r w:rsidR="009353F9" w:rsidRPr="0027574A">
          <w:rPr>
            <w:rStyle w:val="Hipervnculo"/>
            <w:noProof/>
          </w:rPr>
          <w:t>Figura 8: Imagen de profundidad de la cámara estereoscópica.</w:t>
        </w:r>
        <w:r w:rsidR="009353F9">
          <w:rPr>
            <w:noProof/>
            <w:webHidden/>
          </w:rPr>
          <w:tab/>
        </w:r>
        <w:r w:rsidR="009353F9">
          <w:rPr>
            <w:noProof/>
            <w:webHidden/>
          </w:rPr>
          <w:fldChar w:fldCharType="begin"/>
        </w:r>
        <w:r w:rsidR="009353F9">
          <w:rPr>
            <w:noProof/>
            <w:webHidden/>
          </w:rPr>
          <w:instrText xml:space="preserve"> PAGEREF _Toc75453204 \h </w:instrText>
        </w:r>
        <w:r w:rsidR="009353F9">
          <w:rPr>
            <w:noProof/>
            <w:webHidden/>
          </w:rPr>
        </w:r>
        <w:r w:rsidR="009353F9">
          <w:rPr>
            <w:noProof/>
            <w:webHidden/>
          </w:rPr>
          <w:fldChar w:fldCharType="separate"/>
        </w:r>
        <w:r w:rsidR="009353F9">
          <w:rPr>
            <w:noProof/>
            <w:webHidden/>
          </w:rPr>
          <w:t>8</w:t>
        </w:r>
        <w:r w:rsidR="009353F9">
          <w:rPr>
            <w:noProof/>
            <w:webHidden/>
          </w:rPr>
          <w:fldChar w:fldCharType="end"/>
        </w:r>
      </w:hyperlink>
    </w:p>
    <w:p w14:paraId="7E779629" w14:textId="13D02632"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5" w:history="1">
        <w:r w:rsidR="009353F9" w:rsidRPr="0027574A">
          <w:rPr>
            <w:rStyle w:val="Hipervnculo"/>
            <w:noProof/>
          </w:rPr>
          <w:t>Figura 9: Creación de SLAM mediante cámaras estereoscópicas (Zhang et al., 2021).</w:t>
        </w:r>
        <w:r w:rsidR="009353F9">
          <w:rPr>
            <w:noProof/>
            <w:webHidden/>
          </w:rPr>
          <w:tab/>
        </w:r>
        <w:r w:rsidR="009353F9">
          <w:rPr>
            <w:noProof/>
            <w:webHidden/>
          </w:rPr>
          <w:fldChar w:fldCharType="begin"/>
        </w:r>
        <w:r w:rsidR="009353F9">
          <w:rPr>
            <w:noProof/>
            <w:webHidden/>
          </w:rPr>
          <w:instrText xml:space="preserve"> PAGEREF _Toc75453205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4CC8AA97" w14:textId="4C65CEFB"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6" w:history="1">
        <w:r w:rsidR="009353F9" w:rsidRPr="0027574A">
          <w:rPr>
            <w:rStyle w:val="Hipervnculo"/>
            <w:noProof/>
          </w:rPr>
          <w:t>Figura 10. Mapa creado en RViz por un sensor LiDAR (</w:t>
        </w:r>
        <w:r w:rsidR="009353F9" w:rsidRPr="0027574A">
          <w:rPr>
            <w:rStyle w:val="Hipervnculo"/>
            <w:i/>
            <w:noProof/>
          </w:rPr>
          <w:t>Incorrect Visualization of LiDAR · Issue #32 · Carla-Simulator/Ros-Bridge</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6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49453AE5" w14:textId="6A3C30F6"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7" w:history="1">
        <w:r w:rsidR="009353F9" w:rsidRPr="0027574A">
          <w:rPr>
            <w:rStyle w:val="Hipervnculo"/>
            <w:noProof/>
          </w:rPr>
          <w:t>Figura 11: Ejemplo de detector de cara con Haar Cascade (Jiwon, 2019).</w:t>
        </w:r>
        <w:r w:rsidR="009353F9">
          <w:rPr>
            <w:noProof/>
            <w:webHidden/>
          </w:rPr>
          <w:tab/>
        </w:r>
        <w:r w:rsidR="009353F9">
          <w:rPr>
            <w:noProof/>
            <w:webHidden/>
          </w:rPr>
          <w:fldChar w:fldCharType="begin"/>
        </w:r>
        <w:r w:rsidR="009353F9">
          <w:rPr>
            <w:noProof/>
            <w:webHidden/>
          </w:rPr>
          <w:instrText xml:space="preserve"> PAGEREF _Toc75453207 \h </w:instrText>
        </w:r>
        <w:r w:rsidR="009353F9">
          <w:rPr>
            <w:noProof/>
            <w:webHidden/>
          </w:rPr>
        </w:r>
        <w:r w:rsidR="009353F9">
          <w:rPr>
            <w:noProof/>
            <w:webHidden/>
          </w:rPr>
          <w:fldChar w:fldCharType="separate"/>
        </w:r>
        <w:r w:rsidR="009353F9">
          <w:rPr>
            <w:noProof/>
            <w:webHidden/>
          </w:rPr>
          <w:t>12</w:t>
        </w:r>
        <w:r w:rsidR="009353F9">
          <w:rPr>
            <w:noProof/>
            <w:webHidden/>
          </w:rPr>
          <w:fldChar w:fldCharType="end"/>
        </w:r>
      </w:hyperlink>
    </w:p>
    <w:p w14:paraId="7FF14D70" w14:textId="3976C61A"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8" w:history="1">
        <w:r w:rsidR="009353F9" w:rsidRPr="0027574A">
          <w:rPr>
            <w:rStyle w:val="Hipervnculo"/>
            <w:noProof/>
          </w:rPr>
          <w:t>Figura 12: Comparando los algoritmos de detección de objetos en base al tiempo de respuesta(Bochkovskiy et al., 2020).</w:t>
        </w:r>
        <w:r w:rsidR="009353F9">
          <w:rPr>
            <w:noProof/>
            <w:webHidden/>
          </w:rPr>
          <w:tab/>
        </w:r>
        <w:r w:rsidR="009353F9">
          <w:rPr>
            <w:noProof/>
            <w:webHidden/>
          </w:rPr>
          <w:fldChar w:fldCharType="begin"/>
        </w:r>
        <w:r w:rsidR="009353F9">
          <w:rPr>
            <w:noProof/>
            <w:webHidden/>
          </w:rPr>
          <w:instrText xml:space="preserve"> PAGEREF _Toc75453208 \h </w:instrText>
        </w:r>
        <w:r w:rsidR="009353F9">
          <w:rPr>
            <w:noProof/>
            <w:webHidden/>
          </w:rPr>
        </w:r>
        <w:r w:rsidR="009353F9">
          <w:rPr>
            <w:noProof/>
            <w:webHidden/>
          </w:rPr>
          <w:fldChar w:fldCharType="separate"/>
        </w:r>
        <w:r w:rsidR="009353F9">
          <w:rPr>
            <w:noProof/>
            <w:webHidden/>
          </w:rPr>
          <w:t>12</w:t>
        </w:r>
        <w:r w:rsidR="009353F9">
          <w:rPr>
            <w:noProof/>
            <w:webHidden/>
          </w:rPr>
          <w:fldChar w:fldCharType="end"/>
        </w:r>
      </w:hyperlink>
    </w:p>
    <w:p w14:paraId="6734B141" w14:textId="7107F975"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09" w:history="1">
        <w:r w:rsidR="009353F9" w:rsidRPr="0027574A">
          <w:rPr>
            <w:rStyle w:val="Hipervnculo"/>
            <w:noProof/>
            <w:lang w:val="en-GB"/>
          </w:rPr>
          <w:t>Figura 13: Evolución de Imagenet (</w:t>
        </w:r>
        <w:r w:rsidR="009353F9" w:rsidRPr="0027574A">
          <w:rPr>
            <w:rStyle w:val="Hipervnculo"/>
            <w:i/>
            <w:noProof/>
            <w:lang w:val="en-GB"/>
          </w:rPr>
          <w:t>Review: SENet — Squeeze-and-Excitation Network, Winner of ILSVRC 2017 (Image Classification) | by Sik-Ho Tsang | Towards Data Science</w:t>
        </w:r>
        <w:r w:rsidR="009353F9" w:rsidRPr="0027574A">
          <w:rPr>
            <w:rStyle w:val="Hipervnculo"/>
            <w:noProof/>
            <w:lang w:val="en-GB"/>
          </w:rPr>
          <w:t>, n.d.)</w:t>
        </w:r>
        <w:r w:rsidR="009353F9" w:rsidRPr="0027574A">
          <w:rPr>
            <w:rStyle w:val="Hipervnculo"/>
            <w:noProof/>
          </w:rPr>
          <w:t>.</w:t>
        </w:r>
        <w:r w:rsidR="009353F9">
          <w:rPr>
            <w:noProof/>
            <w:webHidden/>
          </w:rPr>
          <w:tab/>
        </w:r>
        <w:r w:rsidR="009353F9">
          <w:rPr>
            <w:noProof/>
            <w:webHidden/>
          </w:rPr>
          <w:fldChar w:fldCharType="begin"/>
        </w:r>
        <w:r w:rsidR="009353F9">
          <w:rPr>
            <w:noProof/>
            <w:webHidden/>
          </w:rPr>
          <w:instrText xml:space="preserve"> PAGEREF _Toc75453209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6B80F648" w14:textId="2776EAED"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0" w:history="1">
        <w:r w:rsidR="009353F9" w:rsidRPr="0027574A">
          <w:rPr>
            <w:rStyle w:val="Hipervnculo"/>
            <w:noProof/>
            <w:lang w:val="en-GB"/>
          </w:rPr>
          <w:t>Figura 14: Imagen exterior segmentada (</w:t>
        </w:r>
        <w:r w:rsidR="009353F9" w:rsidRPr="0027574A">
          <w:rPr>
            <w:rStyle w:val="Hipervnculo"/>
            <w:i/>
            <w:noProof/>
            <w:lang w:val="en-GB"/>
          </w:rPr>
          <w:t xml:space="preserve">Illustration of Challenges in Semantic Segmentation. </w:t>
        </w:r>
        <w:r w:rsidR="009353F9" w:rsidRPr="0027574A">
          <w:rPr>
            <w:rStyle w:val="Hipervnculo"/>
            <w:i/>
            <w:noProof/>
          </w:rPr>
          <w:t>(a), Input Image.... | Download Scientific Diagram</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0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4D752908" w14:textId="39017009"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1" w:history="1">
        <w:r w:rsidR="009353F9" w:rsidRPr="0027574A">
          <w:rPr>
            <w:rStyle w:val="Hipervnculo"/>
            <w:noProof/>
          </w:rPr>
          <w:t>Figura 15: Mapa semántico para navegación (Deng et al., 2020).</w:t>
        </w:r>
        <w:r w:rsidR="009353F9">
          <w:rPr>
            <w:noProof/>
            <w:webHidden/>
          </w:rPr>
          <w:tab/>
        </w:r>
        <w:r w:rsidR="009353F9">
          <w:rPr>
            <w:noProof/>
            <w:webHidden/>
          </w:rPr>
          <w:fldChar w:fldCharType="begin"/>
        </w:r>
        <w:r w:rsidR="009353F9">
          <w:rPr>
            <w:noProof/>
            <w:webHidden/>
          </w:rPr>
          <w:instrText xml:space="preserve"> PAGEREF _Toc75453211 \h </w:instrText>
        </w:r>
        <w:r w:rsidR="009353F9">
          <w:rPr>
            <w:noProof/>
            <w:webHidden/>
          </w:rPr>
        </w:r>
        <w:r w:rsidR="009353F9">
          <w:rPr>
            <w:noProof/>
            <w:webHidden/>
          </w:rPr>
          <w:fldChar w:fldCharType="separate"/>
        </w:r>
        <w:r w:rsidR="009353F9">
          <w:rPr>
            <w:noProof/>
            <w:webHidden/>
          </w:rPr>
          <w:t>14</w:t>
        </w:r>
        <w:r w:rsidR="009353F9">
          <w:rPr>
            <w:noProof/>
            <w:webHidden/>
          </w:rPr>
          <w:fldChar w:fldCharType="end"/>
        </w:r>
      </w:hyperlink>
    </w:p>
    <w:p w14:paraId="22B401EF" w14:textId="290B62C9"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2" w:history="1">
        <w:r w:rsidR="009353F9" w:rsidRPr="0027574A">
          <w:rPr>
            <w:rStyle w:val="Hipervnculo"/>
            <w:noProof/>
          </w:rPr>
          <w:t>Figura 16: Detección de objetos y segmentación de una imagen (</w:t>
        </w:r>
        <w:r w:rsidR="009353F9" w:rsidRPr="0027574A">
          <w:rPr>
            <w:rStyle w:val="Hipervnculo"/>
            <w:i/>
            <w:noProof/>
          </w:rPr>
          <w:t>Supercharge Your Computer Vision Models with Synthetic Datasets Built by Unity | Unity Blog</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2 \h </w:instrText>
        </w:r>
        <w:r w:rsidR="009353F9">
          <w:rPr>
            <w:noProof/>
            <w:webHidden/>
          </w:rPr>
        </w:r>
        <w:r w:rsidR="009353F9">
          <w:rPr>
            <w:noProof/>
            <w:webHidden/>
          </w:rPr>
          <w:fldChar w:fldCharType="separate"/>
        </w:r>
        <w:r w:rsidR="009353F9">
          <w:rPr>
            <w:noProof/>
            <w:webHidden/>
          </w:rPr>
          <w:t>14</w:t>
        </w:r>
        <w:r w:rsidR="009353F9">
          <w:rPr>
            <w:noProof/>
            <w:webHidden/>
          </w:rPr>
          <w:fldChar w:fldCharType="end"/>
        </w:r>
      </w:hyperlink>
    </w:p>
    <w:p w14:paraId="6EBAE21F" w14:textId="0E4050E2"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3" w:history="1">
        <w:r w:rsidR="009353F9" w:rsidRPr="0027574A">
          <w:rPr>
            <w:rStyle w:val="Hipervnculo"/>
            <w:noProof/>
          </w:rPr>
          <w:t>Figura 17: Estimación de posicionamiento de humanos en entorno segmentado (Seichter et al., 2020).</w:t>
        </w:r>
        <w:r w:rsidR="009353F9">
          <w:rPr>
            <w:noProof/>
            <w:webHidden/>
          </w:rPr>
          <w:tab/>
        </w:r>
        <w:r w:rsidR="009353F9">
          <w:rPr>
            <w:noProof/>
            <w:webHidden/>
          </w:rPr>
          <w:fldChar w:fldCharType="begin"/>
        </w:r>
        <w:r w:rsidR="009353F9">
          <w:rPr>
            <w:noProof/>
            <w:webHidden/>
          </w:rPr>
          <w:instrText xml:space="preserve"> PAGEREF _Toc75453213 \h </w:instrText>
        </w:r>
        <w:r w:rsidR="009353F9">
          <w:rPr>
            <w:noProof/>
            <w:webHidden/>
          </w:rPr>
        </w:r>
        <w:r w:rsidR="009353F9">
          <w:rPr>
            <w:noProof/>
            <w:webHidden/>
          </w:rPr>
          <w:fldChar w:fldCharType="separate"/>
        </w:r>
        <w:r w:rsidR="009353F9">
          <w:rPr>
            <w:noProof/>
            <w:webHidden/>
          </w:rPr>
          <w:t>15</w:t>
        </w:r>
        <w:r w:rsidR="009353F9">
          <w:rPr>
            <w:noProof/>
            <w:webHidden/>
          </w:rPr>
          <w:fldChar w:fldCharType="end"/>
        </w:r>
      </w:hyperlink>
    </w:p>
    <w:p w14:paraId="1281B73A" w14:textId="467842A8"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4" w:history="1">
        <w:r w:rsidR="009353F9" w:rsidRPr="0027574A">
          <w:rPr>
            <w:rStyle w:val="Hipervnculo"/>
            <w:noProof/>
          </w:rPr>
          <w:t>Figura 18: Segmentación de trayectorias después de procesado (Tamaki et al., 2019).</w:t>
        </w:r>
        <w:r w:rsidR="009353F9">
          <w:rPr>
            <w:noProof/>
            <w:webHidden/>
          </w:rPr>
          <w:tab/>
        </w:r>
        <w:r w:rsidR="009353F9">
          <w:rPr>
            <w:noProof/>
            <w:webHidden/>
          </w:rPr>
          <w:fldChar w:fldCharType="begin"/>
        </w:r>
        <w:r w:rsidR="009353F9">
          <w:rPr>
            <w:noProof/>
            <w:webHidden/>
          </w:rPr>
          <w:instrText xml:space="preserve"> PAGEREF _Toc75453214 \h </w:instrText>
        </w:r>
        <w:r w:rsidR="009353F9">
          <w:rPr>
            <w:noProof/>
            <w:webHidden/>
          </w:rPr>
        </w:r>
        <w:r w:rsidR="009353F9">
          <w:rPr>
            <w:noProof/>
            <w:webHidden/>
          </w:rPr>
          <w:fldChar w:fldCharType="separate"/>
        </w:r>
        <w:r w:rsidR="009353F9">
          <w:rPr>
            <w:noProof/>
            <w:webHidden/>
          </w:rPr>
          <w:t>16</w:t>
        </w:r>
        <w:r w:rsidR="009353F9">
          <w:rPr>
            <w:noProof/>
            <w:webHidden/>
          </w:rPr>
          <w:fldChar w:fldCharType="end"/>
        </w:r>
      </w:hyperlink>
    </w:p>
    <w:p w14:paraId="155ED835" w14:textId="212EB94F"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5" w:history="1">
        <w:r w:rsidR="009353F9" w:rsidRPr="0027574A">
          <w:rPr>
            <w:rStyle w:val="Hipervnculo"/>
            <w:noProof/>
          </w:rPr>
          <w:t>Figura 19. Detección de trayectoria para cálculo de navegación (Bruckschen et al., 2020).</w:t>
        </w:r>
        <w:r w:rsidR="009353F9">
          <w:rPr>
            <w:noProof/>
            <w:webHidden/>
          </w:rPr>
          <w:tab/>
        </w:r>
        <w:r w:rsidR="009353F9">
          <w:rPr>
            <w:noProof/>
            <w:webHidden/>
          </w:rPr>
          <w:fldChar w:fldCharType="begin"/>
        </w:r>
        <w:r w:rsidR="009353F9">
          <w:rPr>
            <w:noProof/>
            <w:webHidden/>
          </w:rPr>
          <w:instrText xml:space="preserve"> PAGEREF _Toc75453215 \h </w:instrText>
        </w:r>
        <w:r w:rsidR="009353F9">
          <w:rPr>
            <w:noProof/>
            <w:webHidden/>
          </w:rPr>
        </w:r>
        <w:r w:rsidR="009353F9">
          <w:rPr>
            <w:noProof/>
            <w:webHidden/>
          </w:rPr>
          <w:fldChar w:fldCharType="separate"/>
        </w:r>
        <w:r w:rsidR="009353F9">
          <w:rPr>
            <w:noProof/>
            <w:webHidden/>
          </w:rPr>
          <w:t>17</w:t>
        </w:r>
        <w:r w:rsidR="009353F9">
          <w:rPr>
            <w:noProof/>
            <w:webHidden/>
          </w:rPr>
          <w:fldChar w:fldCharType="end"/>
        </w:r>
      </w:hyperlink>
    </w:p>
    <w:p w14:paraId="72991C34" w14:textId="587F13FE"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6" w:history="1">
        <w:r w:rsidR="009353F9" w:rsidRPr="0027574A">
          <w:rPr>
            <w:rStyle w:val="Hipervnculo"/>
            <w:noProof/>
          </w:rPr>
          <w:t>Figura 20. Se muestran las diferentes trayectorias de las personas.</w:t>
        </w:r>
        <w:r w:rsidR="009353F9">
          <w:rPr>
            <w:noProof/>
            <w:webHidden/>
          </w:rPr>
          <w:tab/>
        </w:r>
        <w:r w:rsidR="009353F9">
          <w:rPr>
            <w:noProof/>
            <w:webHidden/>
          </w:rPr>
          <w:fldChar w:fldCharType="begin"/>
        </w:r>
        <w:r w:rsidR="009353F9">
          <w:rPr>
            <w:noProof/>
            <w:webHidden/>
          </w:rPr>
          <w:instrText xml:space="preserve"> PAGEREF _Toc75453216 \h </w:instrText>
        </w:r>
        <w:r w:rsidR="009353F9">
          <w:rPr>
            <w:noProof/>
            <w:webHidden/>
          </w:rPr>
        </w:r>
        <w:r w:rsidR="009353F9">
          <w:rPr>
            <w:noProof/>
            <w:webHidden/>
          </w:rPr>
          <w:fldChar w:fldCharType="separate"/>
        </w:r>
        <w:r w:rsidR="009353F9">
          <w:rPr>
            <w:noProof/>
            <w:webHidden/>
          </w:rPr>
          <w:t>17</w:t>
        </w:r>
        <w:r w:rsidR="009353F9">
          <w:rPr>
            <w:noProof/>
            <w:webHidden/>
          </w:rPr>
          <w:fldChar w:fldCharType="end"/>
        </w:r>
      </w:hyperlink>
    </w:p>
    <w:p w14:paraId="76DBE482" w14:textId="4C19BAD8"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7" w:history="1">
        <w:r w:rsidR="009353F9" w:rsidRPr="0027574A">
          <w:rPr>
            <w:rStyle w:val="Hipervnculo"/>
            <w:noProof/>
          </w:rPr>
          <w:t>Figura 21: Ejemplo de la metodología Scrum (</w:t>
        </w:r>
        <w:r w:rsidR="009353F9" w:rsidRPr="0027574A">
          <w:rPr>
            <w:rStyle w:val="Hipervnculo"/>
            <w:i/>
            <w:noProof/>
          </w:rPr>
          <w:t>SCRUM - ECLEE | European Center for Leadership and Entrepreneurship Education</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7 \h </w:instrText>
        </w:r>
        <w:r w:rsidR="009353F9">
          <w:rPr>
            <w:noProof/>
            <w:webHidden/>
          </w:rPr>
        </w:r>
        <w:r w:rsidR="009353F9">
          <w:rPr>
            <w:noProof/>
            <w:webHidden/>
          </w:rPr>
          <w:fldChar w:fldCharType="separate"/>
        </w:r>
        <w:r w:rsidR="009353F9">
          <w:rPr>
            <w:noProof/>
            <w:webHidden/>
          </w:rPr>
          <w:t>20</w:t>
        </w:r>
        <w:r w:rsidR="009353F9">
          <w:rPr>
            <w:noProof/>
            <w:webHidden/>
          </w:rPr>
          <w:fldChar w:fldCharType="end"/>
        </w:r>
      </w:hyperlink>
    </w:p>
    <w:p w14:paraId="6CDA4589" w14:textId="51B0F1AC"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8" w:history="1">
        <w:r w:rsidR="009353F9" w:rsidRPr="0027574A">
          <w:rPr>
            <w:rStyle w:val="Hipervnculo"/>
            <w:noProof/>
          </w:rPr>
          <w:t>Figura 22. Imagen de Jetbot con la camara integrada.</w:t>
        </w:r>
        <w:r w:rsidR="009353F9">
          <w:rPr>
            <w:noProof/>
            <w:webHidden/>
          </w:rPr>
          <w:tab/>
        </w:r>
        <w:r w:rsidR="009353F9">
          <w:rPr>
            <w:noProof/>
            <w:webHidden/>
          </w:rPr>
          <w:fldChar w:fldCharType="begin"/>
        </w:r>
        <w:r w:rsidR="009353F9">
          <w:rPr>
            <w:noProof/>
            <w:webHidden/>
          </w:rPr>
          <w:instrText xml:space="preserve"> PAGEREF _Toc75453218 \h </w:instrText>
        </w:r>
        <w:r w:rsidR="009353F9">
          <w:rPr>
            <w:noProof/>
            <w:webHidden/>
          </w:rPr>
        </w:r>
        <w:r w:rsidR="009353F9">
          <w:rPr>
            <w:noProof/>
            <w:webHidden/>
          </w:rPr>
          <w:fldChar w:fldCharType="separate"/>
        </w:r>
        <w:r w:rsidR="009353F9">
          <w:rPr>
            <w:noProof/>
            <w:webHidden/>
          </w:rPr>
          <w:t>28</w:t>
        </w:r>
        <w:r w:rsidR="009353F9">
          <w:rPr>
            <w:noProof/>
            <w:webHidden/>
          </w:rPr>
          <w:fldChar w:fldCharType="end"/>
        </w:r>
      </w:hyperlink>
    </w:p>
    <w:p w14:paraId="0CAA91C8" w14:textId="6AA142CA"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19" w:history="1">
        <w:r w:rsidR="009353F9" w:rsidRPr="0027574A">
          <w:rPr>
            <w:rStyle w:val="Hipervnculo"/>
            <w:noProof/>
          </w:rPr>
          <w:t>Figura 23. Imagen RGB de resolución 1920x1080</w:t>
        </w:r>
        <w:r w:rsidR="009353F9">
          <w:rPr>
            <w:noProof/>
            <w:webHidden/>
          </w:rPr>
          <w:tab/>
        </w:r>
        <w:r w:rsidR="009353F9">
          <w:rPr>
            <w:noProof/>
            <w:webHidden/>
          </w:rPr>
          <w:fldChar w:fldCharType="begin"/>
        </w:r>
        <w:r w:rsidR="009353F9">
          <w:rPr>
            <w:noProof/>
            <w:webHidden/>
          </w:rPr>
          <w:instrText xml:space="preserve"> PAGEREF _Toc75453219 \h </w:instrText>
        </w:r>
        <w:r w:rsidR="009353F9">
          <w:rPr>
            <w:noProof/>
            <w:webHidden/>
          </w:rPr>
        </w:r>
        <w:r w:rsidR="009353F9">
          <w:rPr>
            <w:noProof/>
            <w:webHidden/>
          </w:rPr>
          <w:fldChar w:fldCharType="separate"/>
        </w:r>
        <w:r w:rsidR="009353F9">
          <w:rPr>
            <w:noProof/>
            <w:webHidden/>
          </w:rPr>
          <w:t>29</w:t>
        </w:r>
        <w:r w:rsidR="009353F9">
          <w:rPr>
            <w:noProof/>
            <w:webHidden/>
          </w:rPr>
          <w:fldChar w:fldCharType="end"/>
        </w:r>
      </w:hyperlink>
    </w:p>
    <w:p w14:paraId="06A7669F" w14:textId="7CFDF2E1"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0" w:history="1">
        <w:r w:rsidR="009353F9" w:rsidRPr="0027574A">
          <w:rPr>
            <w:rStyle w:val="Hipervnculo"/>
            <w:noProof/>
          </w:rPr>
          <w:t>Figura 24. Imagen RGB de resolución 1280x960</w:t>
        </w:r>
        <w:r w:rsidR="009353F9">
          <w:rPr>
            <w:noProof/>
            <w:webHidden/>
          </w:rPr>
          <w:tab/>
        </w:r>
        <w:r w:rsidR="009353F9">
          <w:rPr>
            <w:noProof/>
            <w:webHidden/>
          </w:rPr>
          <w:fldChar w:fldCharType="begin"/>
        </w:r>
        <w:r w:rsidR="009353F9">
          <w:rPr>
            <w:noProof/>
            <w:webHidden/>
          </w:rPr>
          <w:instrText xml:space="preserve"> PAGEREF _Toc75453220 \h </w:instrText>
        </w:r>
        <w:r w:rsidR="009353F9">
          <w:rPr>
            <w:noProof/>
            <w:webHidden/>
          </w:rPr>
        </w:r>
        <w:r w:rsidR="009353F9">
          <w:rPr>
            <w:noProof/>
            <w:webHidden/>
          </w:rPr>
          <w:fldChar w:fldCharType="separate"/>
        </w:r>
        <w:r w:rsidR="009353F9">
          <w:rPr>
            <w:noProof/>
            <w:webHidden/>
          </w:rPr>
          <w:t>29</w:t>
        </w:r>
        <w:r w:rsidR="009353F9">
          <w:rPr>
            <w:noProof/>
            <w:webHidden/>
          </w:rPr>
          <w:fldChar w:fldCharType="end"/>
        </w:r>
      </w:hyperlink>
    </w:p>
    <w:p w14:paraId="5F18A7BE" w14:textId="28BE2058"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1" w:history="1">
        <w:r w:rsidR="009353F9" w:rsidRPr="0027574A">
          <w:rPr>
            <w:rStyle w:val="Hipervnculo"/>
            <w:noProof/>
          </w:rPr>
          <w:t>Figura 25. Imagen de profundidad de resolución 1280x960</w:t>
        </w:r>
        <w:r w:rsidR="009353F9">
          <w:rPr>
            <w:noProof/>
            <w:webHidden/>
          </w:rPr>
          <w:tab/>
        </w:r>
        <w:r w:rsidR="009353F9">
          <w:rPr>
            <w:noProof/>
            <w:webHidden/>
          </w:rPr>
          <w:fldChar w:fldCharType="begin"/>
        </w:r>
        <w:r w:rsidR="009353F9">
          <w:rPr>
            <w:noProof/>
            <w:webHidden/>
          </w:rPr>
          <w:instrText xml:space="preserve"> PAGEREF _Toc75453221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4FE816E3" w14:textId="617850A4"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2" w:history="1">
        <w:r w:rsidR="009353F9" w:rsidRPr="0027574A">
          <w:rPr>
            <w:rStyle w:val="Hipervnculo"/>
            <w:noProof/>
          </w:rPr>
          <w:t>Figura 26. Imagen RGB de resolución 640x480</w:t>
        </w:r>
        <w:r w:rsidR="009353F9">
          <w:rPr>
            <w:noProof/>
            <w:webHidden/>
          </w:rPr>
          <w:tab/>
        </w:r>
        <w:r w:rsidR="009353F9">
          <w:rPr>
            <w:noProof/>
            <w:webHidden/>
          </w:rPr>
          <w:fldChar w:fldCharType="begin"/>
        </w:r>
        <w:r w:rsidR="009353F9">
          <w:rPr>
            <w:noProof/>
            <w:webHidden/>
          </w:rPr>
          <w:instrText xml:space="preserve"> PAGEREF _Toc75453222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15C2EDC4" w14:textId="27E9D0C0"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3" w:history="1">
        <w:r w:rsidR="009353F9" w:rsidRPr="0027574A">
          <w:rPr>
            <w:rStyle w:val="Hipervnculo"/>
            <w:noProof/>
          </w:rPr>
          <w:t>Figura 27. Imagen de profundidad de resolución 640x480</w:t>
        </w:r>
        <w:r w:rsidR="009353F9">
          <w:rPr>
            <w:noProof/>
            <w:webHidden/>
          </w:rPr>
          <w:tab/>
        </w:r>
        <w:r w:rsidR="009353F9">
          <w:rPr>
            <w:noProof/>
            <w:webHidden/>
          </w:rPr>
          <w:fldChar w:fldCharType="begin"/>
        </w:r>
        <w:r w:rsidR="009353F9">
          <w:rPr>
            <w:noProof/>
            <w:webHidden/>
          </w:rPr>
          <w:instrText xml:space="preserve"> PAGEREF _Toc75453223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72282FDF" w14:textId="41835BA5"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4" w:history="1">
        <w:r w:rsidR="009353F9" w:rsidRPr="0027574A">
          <w:rPr>
            <w:rStyle w:val="Hipervnculo"/>
            <w:noProof/>
          </w:rPr>
          <w:t>Figura 28: Se muestra cómo se realiza el bloque residual del aprendizaje (</w:t>
        </w:r>
        <w:r w:rsidR="009353F9" w:rsidRPr="0027574A">
          <w:rPr>
            <w:rStyle w:val="Hipervnculo"/>
            <w:i/>
            <w:noProof/>
          </w:rPr>
          <w:t>What Is Resnet or Residual Network | How Resnet Helps?</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24 \h </w:instrText>
        </w:r>
        <w:r w:rsidR="009353F9">
          <w:rPr>
            <w:noProof/>
            <w:webHidden/>
          </w:rPr>
        </w:r>
        <w:r w:rsidR="009353F9">
          <w:rPr>
            <w:noProof/>
            <w:webHidden/>
          </w:rPr>
          <w:fldChar w:fldCharType="separate"/>
        </w:r>
        <w:r w:rsidR="009353F9">
          <w:rPr>
            <w:noProof/>
            <w:webHidden/>
          </w:rPr>
          <w:t>32</w:t>
        </w:r>
        <w:r w:rsidR="009353F9">
          <w:rPr>
            <w:noProof/>
            <w:webHidden/>
          </w:rPr>
          <w:fldChar w:fldCharType="end"/>
        </w:r>
      </w:hyperlink>
    </w:p>
    <w:p w14:paraId="0AC17CA5" w14:textId="373BDC18" w:rsidR="009353F9" w:rsidRDefault="00357AEA">
      <w:pPr>
        <w:pStyle w:val="Tabladeilustraciones"/>
        <w:tabs>
          <w:tab w:val="right" w:leader="dot" w:pos="9060"/>
        </w:tabs>
        <w:rPr>
          <w:rFonts w:asciiTheme="minorHAnsi" w:eastAsiaTheme="minorEastAsia" w:hAnsiTheme="minorHAnsi" w:cstheme="minorBidi"/>
          <w:noProof/>
          <w:lang w:eastAsia="es-ES"/>
        </w:rPr>
      </w:pPr>
      <w:hyperlink w:anchor="_Toc75453225" w:history="1">
        <w:r w:rsidR="009353F9" w:rsidRPr="0027574A">
          <w:rPr>
            <w:rStyle w:val="Hipervnculo"/>
            <w:noProof/>
          </w:rPr>
          <w:t>Figura 29:Se muestra cómo se realiza el bloque Non-Bottleneck-1D (He et al., 2016).</w:t>
        </w:r>
        <w:r w:rsidR="009353F9">
          <w:rPr>
            <w:noProof/>
            <w:webHidden/>
          </w:rPr>
          <w:tab/>
        </w:r>
        <w:r w:rsidR="009353F9">
          <w:rPr>
            <w:noProof/>
            <w:webHidden/>
          </w:rPr>
          <w:fldChar w:fldCharType="begin"/>
        </w:r>
        <w:r w:rsidR="009353F9">
          <w:rPr>
            <w:noProof/>
            <w:webHidden/>
          </w:rPr>
          <w:instrText xml:space="preserve"> PAGEREF _Toc75453225 \h </w:instrText>
        </w:r>
        <w:r w:rsidR="009353F9">
          <w:rPr>
            <w:noProof/>
            <w:webHidden/>
          </w:rPr>
        </w:r>
        <w:r w:rsidR="009353F9">
          <w:rPr>
            <w:noProof/>
            <w:webHidden/>
          </w:rPr>
          <w:fldChar w:fldCharType="separate"/>
        </w:r>
        <w:r w:rsidR="009353F9">
          <w:rPr>
            <w:noProof/>
            <w:webHidden/>
          </w:rPr>
          <w:t>32</w:t>
        </w:r>
        <w:r w:rsidR="009353F9">
          <w:rPr>
            <w:noProof/>
            <w:webHidden/>
          </w:rPr>
          <w:fldChar w:fldCharType="end"/>
        </w:r>
      </w:hyperlink>
    </w:p>
    <w:p w14:paraId="0730447D" w14:textId="3BD77885"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5453153"/>
      <w:r w:rsidRPr="008037ED">
        <w:lastRenderedPageBreak/>
        <w:t xml:space="preserve">1.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p>
    <w:p w14:paraId="1ADB5A01" w14:textId="5867F1FD" w:rsidR="00321B22" w:rsidRDefault="00321B22" w:rsidP="00321B22">
      <w:pPr>
        <w:autoSpaceDE w:val="0"/>
        <w:autoSpaceDN w:val="0"/>
        <w:adjustRightInd w:val="0"/>
        <w:spacing w:after="240"/>
        <w:rPr>
          <w:rFonts w:cs="Arial"/>
        </w:rPr>
      </w:pPr>
      <w:bookmarkStart w:id="14" w:name="_Toc432504660"/>
      <w:bookmarkStart w:id="15" w:name="_Toc435459267"/>
      <w:bookmarkStart w:id="16" w:name="_Toc435460041"/>
      <w:bookmarkStart w:id="17" w:name="_Toc435460722"/>
      <w:bookmarkStart w:id="18" w:name="_Toc435462129"/>
      <w:bookmarkStart w:id="19" w:name="_Toc437557470"/>
      <w:bookmarkStart w:id="20" w:name="_Hlk27034779"/>
      <w:bookmarkStart w:id="21" w:name="_Toc432240274"/>
      <w:bookmarkStart w:id="22" w:name="_Toc432504663"/>
      <w:bookmarkStart w:id="23" w:name="_Toc435459270"/>
      <w:bookmarkStart w:id="24" w:name="_Toc435460044"/>
      <w:bookmarkStart w:id="25" w:name="_Toc435460322"/>
      <w:bookmarkStart w:id="26" w:name="_Toc435460387"/>
      <w:bookmarkStart w:id="27" w:name="_Toc435460651"/>
      <w:bookmarkStart w:id="28" w:name="_Toc435460725"/>
      <w:bookmarkStart w:id="29" w:name="_Toc435462132"/>
      <w:bookmarkStart w:id="30" w:name="_Toc437557473"/>
      <w:bookmarkStart w:id="31" w:name="_Toc439968526"/>
      <w:bookmarkStart w:id="32" w:name="_Toc439969661"/>
      <w:bookmarkStart w:id="33"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4" w:name="_Toc441233809"/>
      <w:bookmarkStart w:id="35" w:name="_Toc22814684"/>
      <w:bookmarkStart w:id="36" w:name="_Toc75453154"/>
      <w:r w:rsidRPr="00C253BE">
        <w:t xml:space="preserve">1.1 </w:t>
      </w:r>
      <w:r>
        <w:t>Motivac</w:t>
      </w:r>
      <w:r w:rsidRPr="007B2C11">
        <w:t>ión</w:t>
      </w:r>
      <w:bookmarkEnd w:id="14"/>
      <w:bookmarkEnd w:id="15"/>
      <w:bookmarkEnd w:id="16"/>
      <w:bookmarkEnd w:id="17"/>
      <w:bookmarkEnd w:id="18"/>
      <w:bookmarkEnd w:id="19"/>
      <w:bookmarkEnd w:id="34"/>
      <w:bookmarkEnd w:id="35"/>
      <w:bookmarkEnd w:id="36"/>
    </w:p>
    <w:p w14:paraId="4E6C1EC7" w14:textId="2EE61BF3" w:rsidR="00956E90" w:rsidRDefault="0025038C" w:rsidP="00F0688A">
      <w:pPr>
        <w:autoSpaceDE w:val="0"/>
        <w:autoSpaceDN w:val="0"/>
        <w:adjustRightInd w:val="0"/>
        <w:spacing w:after="240"/>
        <w:rPr>
          <w:rFonts w:cs="Arial"/>
        </w:rPr>
      </w:pPr>
      <w:bookmarkStart w:id="37" w:name="_Toc432504661"/>
      <w:bookmarkStart w:id="38" w:name="_Toc435459268"/>
      <w:bookmarkStart w:id="39" w:name="_Toc435460042"/>
      <w:bookmarkStart w:id="40" w:name="_Toc435460723"/>
      <w:bookmarkStart w:id="41" w:name="_Toc435462130"/>
      <w:bookmarkStart w:id="42" w:name="_Toc437557471"/>
      <w:bookmarkStart w:id="43" w:name="_Toc439968524"/>
      <w:bookmarkStart w:id="44"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5" w:name="_Toc441233810"/>
      <w:bookmarkStart w:id="46" w:name="_Toc22814685"/>
      <w:bookmarkStart w:id="47" w:name="_Toc75453155"/>
      <w:r w:rsidRPr="008037ED">
        <w:t>1.2 Planteamiento del trabajo</w:t>
      </w:r>
      <w:bookmarkEnd w:id="37"/>
      <w:bookmarkEnd w:id="38"/>
      <w:bookmarkEnd w:id="39"/>
      <w:bookmarkEnd w:id="40"/>
      <w:bookmarkEnd w:id="41"/>
      <w:bookmarkEnd w:id="42"/>
      <w:bookmarkEnd w:id="43"/>
      <w:bookmarkEnd w:id="44"/>
      <w:bookmarkEnd w:id="45"/>
      <w:bookmarkEnd w:id="46"/>
      <w:bookmarkEnd w:id="47"/>
    </w:p>
    <w:p w14:paraId="18FE5341" w14:textId="17B618A2" w:rsidR="00751949" w:rsidRDefault="004E1D39" w:rsidP="00F0688A">
      <w:pPr>
        <w:autoSpaceDE w:val="0"/>
        <w:autoSpaceDN w:val="0"/>
        <w:adjustRightInd w:val="0"/>
        <w:spacing w:after="240"/>
        <w:rPr>
          <w:rFonts w:cs="Arial"/>
        </w:rPr>
      </w:pPr>
      <w:bookmarkStart w:id="48" w:name="_Toc432504662"/>
      <w:bookmarkStart w:id="49" w:name="_Toc435459269"/>
      <w:bookmarkStart w:id="50" w:name="_Toc435460043"/>
      <w:bookmarkStart w:id="51" w:name="_Toc435460724"/>
      <w:bookmarkStart w:id="52" w:name="_Toc435462131"/>
      <w:bookmarkStart w:id="53" w:name="_Toc437557472"/>
      <w:bookmarkStart w:id="54" w:name="_Toc439968525"/>
      <w:bookmarkStart w:id="55"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6" w:name="_Toc441233811"/>
      <w:bookmarkStart w:id="57" w:name="_Toc22814686"/>
      <w:bookmarkStart w:id="58" w:name="_Toc75453156"/>
      <w:r w:rsidRPr="008037ED">
        <w:t>1.3 Estructura de la memoria</w:t>
      </w:r>
      <w:bookmarkEnd w:id="48"/>
      <w:bookmarkEnd w:id="49"/>
      <w:bookmarkEnd w:id="50"/>
      <w:bookmarkEnd w:id="51"/>
      <w:bookmarkEnd w:id="52"/>
      <w:bookmarkEnd w:id="53"/>
      <w:bookmarkEnd w:id="54"/>
      <w:bookmarkEnd w:id="55"/>
      <w:bookmarkEnd w:id="56"/>
      <w:bookmarkEnd w:id="57"/>
      <w:bookmarkEnd w:id="58"/>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0"/>
      <w:r w:rsidR="00F242C5">
        <w:br w:type="page"/>
      </w:r>
    </w:p>
    <w:p w14:paraId="3C82A916" w14:textId="77777777" w:rsidR="00E464E0" w:rsidRDefault="00E464E0" w:rsidP="007B2C11">
      <w:pPr>
        <w:pStyle w:val="Ttulo1"/>
      </w:pPr>
      <w:bookmarkStart w:id="59" w:name="_Toc75453157"/>
      <w:r w:rsidRPr="008037ED">
        <w:lastRenderedPageBreak/>
        <w:t>2</w:t>
      </w:r>
      <w:r>
        <w:t xml:space="preserve">. </w:t>
      </w:r>
      <w:r w:rsidR="00E92E32">
        <w:t>Contexto y e</w:t>
      </w:r>
      <w:r>
        <w:t>stado del a</w:t>
      </w:r>
      <w:r w:rsidRPr="008037ED">
        <w:t>rte</w:t>
      </w:r>
      <w:bookmarkEnd w:id="21"/>
      <w:bookmarkEnd w:id="22"/>
      <w:bookmarkEnd w:id="23"/>
      <w:bookmarkEnd w:id="24"/>
      <w:bookmarkEnd w:id="25"/>
      <w:bookmarkEnd w:id="26"/>
      <w:bookmarkEnd w:id="27"/>
      <w:bookmarkEnd w:id="28"/>
      <w:bookmarkEnd w:id="29"/>
      <w:bookmarkEnd w:id="30"/>
      <w:bookmarkEnd w:id="31"/>
      <w:bookmarkEnd w:id="32"/>
      <w:bookmarkEnd w:id="33"/>
      <w:bookmarkEnd w:id="59"/>
    </w:p>
    <w:p w14:paraId="4B769DC0" w14:textId="1BDDF97D" w:rsidR="00190C7C" w:rsidRDefault="00190C7C" w:rsidP="00F0688A">
      <w:pPr>
        <w:autoSpaceDE w:val="0"/>
        <w:autoSpaceDN w:val="0"/>
        <w:adjustRightInd w:val="0"/>
        <w:spacing w:after="240"/>
        <w:rPr>
          <w:rFonts w:cs="Arial"/>
        </w:rPr>
      </w:pPr>
      <w:bookmarkStart w:id="60" w:name="_Hlk27035963"/>
      <w:bookmarkStart w:id="61" w:name="_Toc432240294"/>
      <w:bookmarkStart w:id="62" w:name="_Toc432504683"/>
      <w:bookmarkStart w:id="63" w:name="_Toc435459289"/>
      <w:bookmarkStart w:id="64" w:name="_Toc435460063"/>
      <w:bookmarkStart w:id="65" w:name="_Toc435460323"/>
      <w:bookmarkStart w:id="66" w:name="_Toc435460388"/>
      <w:bookmarkStart w:id="67" w:name="_Toc435460652"/>
      <w:bookmarkStart w:id="68" w:name="_Toc435460744"/>
      <w:bookmarkStart w:id="69" w:name="_Toc435462151"/>
      <w:bookmarkStart w:id="70" w:name="_Toc437557488"/>
      <w:bookmarkStart w:id="71" w:name="_Toc439968540"/>
      <w:bookmarkStart w:id="72" w:name="_Toc439969675"/>
      <w:bookmarkStart w:id="73"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4" w:name="_Toc75453158"/>
      <w:r>
        <w:t xml:space="preserve">2.1. </w:t>
      </w:r>
      <w:r w:rsidR="00F8656B">
        <w:t>SLAM mediante visión</w:t>
      </w:r>
      <w:r w:rsidR="00343BBF">
        <w:t xml:space="preserve"> </w:t>
      </w:r>
      <w:r w:rsidR="00F8656B">
        <w:t>por computador</w:t>
      </w:r>
      <w:bookmarkEnd w:id="74"/>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5" w:name="_Toc75453159"/>
      <w:r>
        <w:t>2.1.1. Cámara monocular</w:t>
      </w:r>
      <w:bookmarkEnd w:id="75"/>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0109" cy="2252037"/>
                    </a:xfrm>
                    <a:prstGeom prst="rect">
                      <a:avLst/>
                    </a:prstGeom>
                  </pic:spPr>
                </pic:pic>
              </a:graphicData>
            </a:graphic>
          </wp:inline>
        </w:drawing>
      </w:r>
    </w:p>
    <w:p w14:paraId="667838FC" w14:textId="4C7C3BFA" w:rsidR="007A29F5" w:rsidRDefault="000C32E6" w:rsidP="000C32E6">
      <w:pPr>
        <w:pStyle w:val="Descripcin"/>
        <w:jc w:val="center"/>
      </w:pPr>
      <w:bookmarkStart w:id="76" w:name="_Toc75453197"/>
      <w:r>
        <w:t xml:space="preserve">Figura </w:t>
      </w:r>
      <w:r>
        <w:fldChar w:fldCharType="begin"/>
      </w:r>
      <w:r>
        <w:instrText xml:space="preserve"> SEQ Figura \* ARABIC </w:instrText>
      </w:r>
      <w:r>
        <w:fldChar w:fldCharType="separate"/>
      </w:r>
      <w:r w:rsidR="00B802F6">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6"/>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0E8CF4ED" w:rsidR="003472D0" w:rsidRDefault="003472D0" w:rsidP="003472D0">
      <w:pPr>
        <w:pStyle w:val="Descripcin"/>
        <w:jc w:val="center"/>
        <w:rPr>
          <w:noProof/>
        </w:rPr>
      </w:pPr>
      <w:bookmarkStart w:id="77" w:name="_Toc75453198"/>
      <w:r>
        <w:t xml:space="preserve">Figura </w:t>
      </w:r>
      <w:r>
        <w:fldChar w:fldCharType="begin"/>
      </w:r>
      <w:r>
        <w:instrText xml:space="preserve"> SEQ Figura \* ARABIC </w:instrText>
      </w:r>
      <w:r>
        <w:fldChar w:fldCharType="separate"/>
      </w:r>
      <w:r w:rsidR="00B802F6">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7"/>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2C72D231" w:rsidR="0053106E" w:rsidRDefault="0053106E" w:rsidP="0053106E">
      <w:pPr>
        <w:pStyle w:val="Descripcin"/>
        <w:jc w:val="center"/>
      </w:pPr>
      <w:bookmarkStart w:id="78" w:name="_Toc75453199"/>
      <w:r>
        <w:t xml:space="preserve">Figura </w:t>
      </w:r>
      <w:r>
        <w:fldChar w:fldCharType="begin"/>
      </w:r>
      <w:r>
        <w:instrText xml:space="preserve"> SEQ Figura \* ARABIC </w:instrText>
      </w:r>
      <w:r>
        <w:fldChar w:fldCharType="separate"/>
      </w:r>
      <w:r w:rsidR="00B802F6">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79" w:name="_Toc75453160"/>
      <w:r>
        <w:t xml:space="preserve">2.1.2. </w:t>
      </w:r>
      <w:r w:rsidR="003D44B0">
        <w:t>Cámara estéreo doble</w:t>
      </w:r>
      <w:bookmarkEnd w:id="79"/>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6EFC2D78" w:rsidR="00D15F5C" w:rsidRDefault="00DA3AC3" w:rsidP="00DA3AC3">
      <w:pPr>
        <w:pStyle w:val="Descripcin"/>
        <w:jc w:val="center"/>
        <w:rPr>
          <w:noProof/>
        </w:rPr>
      </w:pPr>
      <w:bookmarkStart w:id="80" w:name="_Toc75453200"/>
      <w:r>
        <w:t xml:space="preserve">Figura </w:t>
      </w:r>
      <w:r>
        <w:fldChar w:fldCharType="begin"/>
      </w:r>
      <w:r>
        <w:instrText xml:space="preserve"> SEQ Figura \* ARABIC </w:instrText>
      </w:r>
      <w:r>
        <w:fldChar w:fldCharType="separate"/>
      </w:r>
      <w:r w:rsidR="00B802F6">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0"/>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7A3D4920" w:rsidR="00974247" w:rsidRDefault="00974247" w:rsidP="00974247">
      <w:pPr>
        <w:pStyle w:val="Descripcin"/>
        <w:jc w:val="center"/>
        <w:rPr>
          <w:noProof/>
        </w:rPr>
      </w:pPr>
      <w:bookmarkStart w:id="81" w:name="_Toc75453201"/>
      <w:r w:rsidRPr="00AA3FD6">
        <w:rPr>
          <w:lang w:val="en-GB"/>
        </w:rPr>
        <w:t xml:space="preserve">Figura </w:t>
      </w:r>
      <w:r>
        <w:fldChar w:fldCharType="begin"/>
      </w:r>
      <w:r w:rsidRPr="00AA3FD6">
        <w:rPr>
          <w:lang w:val="en-GB"/>
        </w:rPr>
        <w:instrText xml:space="preserve"> SEQ Figura \* ARABIC </w:instrText>
      </w:r>
      <w:r>
        <w:fldChar w:fldCharType="separate"/>
      </w:r>
      <w:r w:rsidR="00B802F6">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1"/>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0A9CC2A9" w:rsidR="00974247" w:rsidRDefault="00974247" w:rsidP="00974247">
      <w:pPr>
        <w:pStyle w:val="Descripcin"/>
        <w:jc w:val="center"/>
      </w:pPr>
      <w:bookmarkStart w:id="82" w:name="_Toc75453202"/>
      <w:r>
        <w:t xml:space="preserve">Figura </w:t>
      </w:r>
      <w:r>
        <w:fldChar w:fldCharType="begin"/>
      </w:r>
      <w:r>
        <w:instrText xml:space="preserve"> SEQ Figura \* ARABIC </w:instrText>
      </w:r>
      <w:r>
        <w:fldChar w:fldCharType="separate"/>
      </w:r>
      <w:r w:rsidR="00B802F6">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2"/>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3" w:name="_Toc75453161"/>
      <w:r>
        <w:lastRenderedPageBreak/>
        <w:t>2.1.3. Cámaras estereoscópicas</w:t>
      </w:r>
      <w:bookmarkEnd w:id="83"/>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1D6F0A3" w:rsidR="00440116" w:rsidRDefault="00440116" w:rsidP="00440116">
      <w:pPr>
        <w:pStyle w:val="Descripcin"/>
        <w:jc w:val="center"/>
      </w:pPr>
      <w:bookmarkStart w:id="84" w:name="_Toc75453203"/>
      <w:r>
        <w:t xml:space="preserve">Figura </w:t>
      </w:r>
      <w:r>
        <w:fldChar w:fldCharType="begin"/>
      </w:r>
      <w:r>
        <w:instrText xml:space="preserve"> SEQ Figura \* ARABIC </w:instrText>
      </w:r>
      <w:r>
        <w:fldChar w:fldCharType="separate"/>
      </w:r>
      <w:r w:rsidR="00B802F6">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4"/>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20E8E28B" w:rsidR="00A165F8" w:rsidRDefault="00A165F8" w:rsidP="00A165F8">
      <w:pPr>
        <w:pStyle w:val="Descripcin"/>
        <w:jc w:val="center"/>
      </w:pPr>
      <w:bookmarkStart w:id="85" w:name="_Toc75453204"/>
      <w:r>
        <w:t xml:space="preserve">Figura </w:t>
      </w:r>
      <w:r>
        <w:fldChar w:fldCharType="begin"/>
      </w:r>
      <w:r>
        <w:instrText xml:space="preserve"> SEQ Figura \* ARABIC </w:instrText>
      </w:r>
      <w:r>
        <w:fldChar w:fldCharType="separate"/>
      </w:r>
      <w:r w:rsidR="00B802F6">
        <w:rPr>
          <w:noProof/>
        </w:rPr>
        <w:t>8</w:t>
      </w:r>
      <w:r>
        <w:fldChar w:fldCharType="end"/>
      </w:r>
      <w:r>
        <w:t>: Imagen de profundidad de la cámara estereoscópica.</w:t>
      </w:r>
      <w:bookmarkEnd w:id="85"/>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352600" cy="1738642"/>
                    </a:xfrm>
                    <a:prstGeom prst="rect">
                      <a:avLst/>
                    </a:prstGeom>
                  </pic:spPr>
                </pic:pic>
              </a:graphicData>
            </a:graphic>
          </wp:inline>
        </w:drawing>
      </w:r>
    </w:p>
    <w:p w14:paraId="42AE4A59" w14:textId="70D6194C" w:rsidR="006936C8" w:rsidRDefault="003B3009" w:rsidP="006936C8">
      <w:pPr>
        <w:pStyle w:val="Descripcin"/>
        <w:jc w:val="center"/>
      </w:pPr>
      <w:bookmarkStart w:id="86" w:name="_Toc75453205"/>
      <w:r>
        <w:t xml:space="preserve">Figura </w:t>
      </w:r>
      <w:r>
        <w:fldChar w:fldCharType="begin"/>
      </w:r>
      <w:r>
        <w:instrText xml:space="preserve"> SEQ Figura \* ARABIC </w:instrText>
      </w:r>
      <w:r>
        <w:fldChar w:fldCharType="separate"/>
      </w:r>
      <w:r w:rsidR="00B802F6">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6"/>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7" w:name="_Toc75453162"/>
      <w:r>
        <w:t>2.1.4. LiDAR</w:t>
      </w:r>
      <w:bookmarkEnd w:id="87"/>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247958F7" w:rsidR="009A2548" w:rsidRDefault="009A2548" w:rsidP="009A2548">
      <w:pPr>
        <w:pStyle w:val="Descripcin"/>
        <w:jc w:val="center"/>
      </w:pPr>
      <w:bookmarkStart w:id="88" w:name="_Toc75453206"/>
      <w:r>
        <w:t xml:space="preserve">Figura </w:t>
      </w:r>
      <w:r>
        <w:fldChar w:fldCharType="begin"/>
      </w:r>
      <w:r>
        <w:instrText xml:space="preserve"> SEQ Figura \* ARABIC </w:instrText>
      </w:r>
      <w:r>
        <w:fldChar w:fldCharType="separate"/>
      </w:r>
      <w:r w:rsidR="00B802F6">
        <w:rPr>
          <w:noProof/>
        </w:rPr>
        <w:t>10</w:t>
      </w:r>
      <w:r>
        <w:fldChar w:fldCharType="end"/>
      </w:r>
      <w:r>
        <w:t xml:space="preserve">. Mapa creado en RViz por un sensor LiDAR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8"/>
      <w:r>
        <w:fldChar w:fldCharType="end"/>
      </w:r>
    </w:p>
    <w:p w14:paraId="5B86F364" w14:textId="2629E4B5" w:rsidR="009A2548" w:rsidRDefault="009A2548" w:rsidP="009A2548">
      <w:pPr>
        <w:pStyle w:val="Ttulo3"/>
      </w:pPr>
      <w:bookmarkStart w:id="89" w:name="_Toc75453163"/>
      <w:r>
        <w:lastRenderedPageBreak/>
        <w:t>2.1.4. IMU</w:t>
      </w:r>
      <w:bookmarkEnd w:id="89"/>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0" w:name="_Toc754531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0"/>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1" w:name="_Toc754531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2" w:name="_Toc75453164"/>
      <w:r>
        <w:lastRenderedPageBreak/>
        <w:t>2.</w:t>
      </w:r>
      <w:r w:rsidR="00F8656B">
        <w:t>3</w:t>
      </w:r>
      <w:r>
        <w:t xml:space="preserve">. </w:t>
      </w:r>
      <w:r w:rsidR="00DC47E2">
        <w:t>Detección y s</w:t>
      </w:r>
      <w:r w:rsidR="003D44B0">
        <w:t>egmentación</w:t>
      </w:r>
      <w:bookmarkEnd w:id="92"/>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3" w:name="_Toc75453165"/>
      <w:r>
        <w:t>2.3.1. Detección de objetos</w:t>
      </w:r>
      <w:bookmarkEnd w:id="93"/>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60153095" w:rsidR="003B3009" w:rsidRDefault="003B3009" w:rsidP="003B3009">
      <w:pPr>
        <w:pStyle w:val="Descripcin"/>
        <w:jc w:val="center"/>
      </w:pPr>
      <w:bookmarkStart w:id="94" w:name="_Toc75453207"/>
      <w:r>
        <w:t xml:space="preserve">Figura </w:t>
      </w:r>
      <w:r>
        <w:fldChar w:fldCharType="begin"/>
      </w:r>
      <w:r>
        <w:instrText xml:space="preserve"> SEQ Figura \* ARABIC </w:instrText>
      </w:r>
      <w:r>
        <w:fldChar w:fldCharType="separate"/>
      </w:r>
      <w:r w:rsidR="00B802F6">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4"/>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733" cy="2329872"/>
                    </a:xfrm>
                    <a:prstGeom prst="rect">
                      <a:avLst/>
                    </a:prstGeom>
                  </pic:spPr>
                </pic:pic>
              </a:graphicData>
            </a:graphic>
          </wp:inline>
        </w:drawing>
      </w:r>
    </w:p>
    <w:p w14:paraId="729EFAF8" w14:textId="795C4A41" w:rsidR="0048772B" w:rsidRDefault="0048772B" w:rsidP="0048772B">
      <w:pPr>
        <w:pStyle w:val="Descripcin"/>
        <w:jc w:val="center"/>
      </w:pPr>
      <w:bookmarkStart w:id="95" w:name="_Toc75453208"/>
      <w:r>
        <w:t xml:space="preserve">Figura </w:t>
      </w:r>
      <w:r>
        <w:fldChar w:fldCharType="begin"/>
      </w:r>
      <w:r>
        <w:instrText xml:space="preserve"> SEQ Figura \* ARABIC </w:instrText>
      </w:r>
      <w:r>
        <w:fldChar w:fldCharType="separate"/>
      </w:r>
      <w:r w:rsidR="00B802F6">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5"/>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02869185" w:rsidR="00C92939" w:rsidRDefault="00C55066" w:rsidP="00C55066">
      <w:pPr>
        <w:pStyle w:val="Descripcin"/>
        <w:jc w:val="center"/>
      </w:pPr>
      <w:bookmarkStart w:id="96" w:name="_Toc75453209"/>
      <w:r w:rsidRPr="00AA3FD6">
        <w:rPr>
          <w:lang w:val="en-GB"/>
        </w:rPr>
        <w:t xml:space="preserve">Figura </w:t>
      </w:r>
      <w:r>
        <w:fldChar w:fldCharType="begin"/>
      </w:r>
      <w:r w:rsidRPr="00AA3FD6">
        <w:rPr>
          <w:lang w:val="en-GB"/>
        </w:rPr>
        <w:instrText xml:space="preserve"> SEQ Figura \* ARABIC </w:instrText>
      </w:r>
      <w:r>
        <w:fldChar w:fldCharType="separate"/>
      </w:r>
      <w:r w:rsidR="00B802F6">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7" w:name="_Toc75453166"/>
      <w:r>
        <w:t>2.3.</w:t>
      </w:r>
      <w:r w:rsidR="00DC47E2">
        <w:t>2</w:t>
      </w:r>
      <w:r>
        <w:t xml:space="preserve">. </w:t>
      </w:r>
      <w:r w:rsidR="00DC47E2">
        <w:t>Segmentación</w:t>
      </w:r>
      <w:bookmarkEnd w:id="97"/>
    </w:p>
    <w:bookmarkEnd w:id="60"/>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2761297" cy="1627552"/>
                    </a:xfrm>
                    <a:prstGeom prst="rect">
                      <a:avLst/>
                    </a:prstGeom>
                  </pic:spPr>
                </pic:pic>
              </a:graphicData>
            </a:graphic>
          </wp:inline>
        </w:drawing>
      </w:r>
    </w:p>
    <w:p w14:paraId="7310FDC8" w14:textId="52437231" w:rsidR="002459F9" w:rsidRDefault="001E697C" w:rsidP="001E697C">
      <w:pPr>
        <w:pStyle w:val="Descripcin"/>
        <w:jc w:val="center"/>
      </w:pPr>
      <w:bookmarkStart w:id="98" w:name="_Toc75453210"/>
      <w:r w:rsidRPr="00AA3FD6">
        <w:rPr>
          <w:lang w:val="en-GB"/>
        </w:rPr>
        <w:t xml:space="preserve">Figura </w:t>
      </w:r>
      <w:r>
        <w:fldChar w:fldCharType="begin"/>
      </w:r>
      <w:r w:rsidRPr="00AA3FD6">
        <w:rPr>
          <w:lang w:val="en-GB"/>
        </w:rPr>
        <w:instrText xml:space="preserve"> SEQ Figura \* ARABIC </w:instrText>
      </w:r>
      <w:r>
        <w:fldChar w:fldCharType="separate"/>
      </w:r>
      <w:r w:rsidR="00B802F6">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9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79B60B41" w:rsidR="001E697C" w:rsidRDefault="001E697C" w:rsidP="001E697C">
      <w:pPr>
        <w:pStyle w:val="Descripcin"/>
        <w:jc w:val="center"/>
      </w:pPr>
      <w:bookmarkStart w:id="99" w:name="_Toc75453211"/>
      <w:r>
        <w:t xml:space="preserve">Figura </w:t>
      </w:r>
      <w:r>
        <w:fldChar w:fldCharType="begin"/>
      </w:r>
      <w:r>
        <w:instrText xml:space="preserve"> SEQ Figura \* ARABIC </w:instrText>
      </w:r>
      <w:r>
        <w:fldChar w:fldCharType="separate"/>
      </w:r>
      <w:r w:rsidR="00B802F6">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9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4605384" cy="2590592"/>
                    </a:xfrm>
                    <a:prstGeom prst="rect">
                      <a:avLst/>
                    </a:prstGeom>
                  </pic:spPr>
                </pic:pic>
              </a:graphicData>
            </a:graphic>
          </wp:inline>
        </w:drawing>
      </w:r>
    </w:p>
    <w:p w14:paraId="4763714D" w14:textId="58B54941" w:rsidR="00B92BE1" w:rsidRDefault="00453603" w:rsidP="00453603">
      <w:pPr>
        <w:pStyle w:val="Descripcin"/>
        <w:jc w:val="center"/>
      </w:pPr>
      <w:bookmarkStart w:id="100" w:name="_Toc75453212"/>
      <w:r>
        <w:t xml:space="preserve">Figura </w:t>
      </w:r>
      <w:r>
        <w:fldChar w:fldCharType="begin"/>
      </w:r>
      <w:r>
        <w:instrText xml:space="preserve"> SEQ Figura \* ARABIC </w:instrText>
      </w:r>
      <w:r>
        <w:fldChar w:fldCharType="separate"/>
      </w:r>
      <w:r w:rsidR="00B802F6">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1" w:name="_Toc75453167"/>
      <w:r>
        <w:t>2.3.2. Posición y trayectoria del ser humano</w:t>
      </w:r>
      <w:bookmarkEnd w:id="10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76651CE7" w:rsidR="007D0BFE" w:rsidRDefault="007D0BFE" w:rsidP="007D0BFE">
      <w:pPr>
        <w:pStyle w:val="Descripcin"/>
        <w:jc w:val="center"/>
      </w:pPr>
      <w:bookmarkStart w:id="102" w:name="_Toc75453213"/>
      <w:r>
        <w:t xml:space="preserve">Figura </w:t>
      </w:r>
      <w:r>
        <w:fldChar w:fldCharType="begin"/>
      </w:r>
      <w:r>
        <w:instrText xml:space="preserve"> SEQ Figura \* ARABIC </w:instrText>
      </w:r>
      <w:r>
        <w:fldChar w:fldCharType="separate"/>
      </w:r>
      <w:r w:rsidR="00B802F6">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3C9A448D" w:rsidR="007D0BFE" w:rsidRDefault="007D0BFE" w:rsidP="007D0BFE">
      <w:pPr>
        <w:pStyle w:val="Descripcin"/>
        <w:jc w:val="center"/>
      </w:pPr>
      <w:bookmarkStart w:id="103" w:name="_Toc75453214"/>
      <w:r>
        <w:t xml:space="preserve">Figura </w:t>
      </w:r>
      <w:r>
        <w:fldChar w:fldCharType="begin"/>
      </w:r>
      <w:r>
        <w:instrText xml:space="preserve"> SEQ Figura \* ARABIC </w:instrText>
      </w:r>
      <w:r>
        <w:fldChar w:fldCharType="separate"/>
      </w:r>
      <w:r w:rsidR="00B802F6">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taper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2D895030" w:rsidR="00F83F0E" w:rsidRDefault="00F83F0E" w:rsidP="00F83F0E">
      <w:pPr>
        <w:pStyle w:val="Descripcin"/>
        <w:jc w:val="center"/>
      </w:pPr>
      <w:bookmarkStart w:id="104" w:name="_Toc75453215"/>
      <w:r>
        <w:t xml:space="preserve">Figura </w:t>
      </w:r>
      <w:r>
        <w:fldChar w:fldCharType="begin"/>
      </w:r>
      <w:r>
        <w:instrText xml:space="preserve"> SEQ Figura \* ARABIC </w:instrText>
      </w:r>
      <w:r>
        <w:fldChar w:fldCharType="separate"/>
      </w:r>
      <w:r w:rsidR="00B802F6">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4"/>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11E67569" w:rsidR="009A2548" w:rsidRDefault="009A2548" w:rsidP="009A2548">
      <w:pPr>
        <w:pStyle w:val="Descripcin"/>
        <w:jc w:val="center"/>
      </w:pPr>
      <w:bookmarkStart w:id="105" w:name="_Toc75453216"/>
      <w:r>
        <w:t xml:space="preserve">Figura </w:t>
      </w:r>
      <w:r>
        <w:fldChar w:fldCharType="begin"/>
      </w:r>
      <w:r>
        <w:instrText xml:space="preserve"> SEQ Figura \* ARABIC </w:instrText>
      </w:r>
      <w:r>
        <w:fldChar w:fldCharType="separate"/>
      </w:r>
      <w:r w:rsidR="00B802F6">
        <w:rPr>
          <w:noProof/>
        </w:rPr>
        <w:t>20</w:t>
      </w:r>
      <w:r>
        <w:fldChar w:fldCharType="end"/>
      </w:r>
      <w:r>
        <w:t>. Se muestran las diferentes trayectorias de las personas.</w:t>
      </w:r>
      <w:bookmarkEnd w:id="105"/>
    </w:p>
    <w:p w14:paraId="18CD3827" w14:textId="024EAB0A" w:rsidR="009A2548" w:rsidRDefault="009A2548" w:rsidP="009A2548"/>
    <w:p w14:paraId="6BC21604" w14:textId="33C48CFE" w:rsidR="009A2548" w:rsidRDefault="009A2548" w:rsidP="009A2548">
      <w:pPr>
        <w:pStyle w:val="Ttulo2"/>
      </w:pPr>
      <w:bookmarkStart w:id="106" w:name="_Toc75453168"/>
      <w:r>
        <w:lastRenderedPageBreak/>
        <w:t>2.4 Resumen</w:t>
      </w:r>
      <w:bookmarkEnd w:id="106"/>
    </w:p>
    <w:p w14:paraId="66DF996A" w14:textId="77777777" w:rsidR="00AB5767" w:rsidRDefault="00AB5767" w:rsidP="009A2548"/>
    <w:p w14:paraId="550F1F51" w14:textId="75AB2B90" w:rsidR="009A2548" w:rsidRPr="009A2548" w:rsidRDefault="00AB5767" w:rsidP="009A2548">
      <w:r>
        <w:t xml:space="preserve">Al analizar el estado del arte de los segmentadores,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MIoU (mean intersection over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7" w:name="_Toc75453169"/>
      <w:r w:rsidRPr="008037ED">
        <w:lastRenderedPageBreak/>
        <w:t>3. Objetivos</w:t>
      </w:r>
      <w:r w:rsidR="0031091B">
        <w:t xml:space="preserve"> </w:t>
      </w:r>
      <w:r w:rsidRPr="008037ED">
        <w:t>y metodología de trabajo</w:t>
      </w:r>
      <w:bookmarkEnd w:id="61"/>
      <w:bookmarkEnd w:id="62"/>
      <w:bookmarkEnd w:id="63"/>
      <w:bookmarkEnd w:id="64"/>
      <w:bookmarkEnd w:id="65"/>
      <w:bookmarkEnd w:id="66"/>
      <w:bookmarkEnd w:id="67"/>
      <w:bookmarkEnd w:id="68"/>
      <w:bookmarkEnd w:id="69"/>
      <w:bookmarkEnd w:id="70"/>
      <w:bookmarkEnd w:id="71"/>
      <w:bookmarkEnd w:id="72"/>
      <w:bookmarkEnd w:id="73"/>
      <w:bookmarkEnd w:id="107"/>
    </w:p>
    <w:p w14:paraId="5E5C4614" w14:textId="42676A28" w:rsidR="0036568C" w:rsidRDefault="00607999" w:rsidP="000C45AC">
      <w:pPr>
        <w:autoSpaceDE w:val="0"/>
        <w:autoSpaceDN w:val="0"/>
        <w:adjustRightInd w:val="0"/>
        <w:spacing w:after="240"/>
        <w:rPr>
          <w:rFonts w:cs="Arial"/>
        </w:rPr>
      </w:pPr>
      <w:bookmarkStart w:id="108" w:name="_Toc437557493"/>
      <w:bookmarkStart w:id="109" w:name="_Toc439968545"/>
      <w:bookmarkStart w:id="110" w:name="_Toc439969680"/>
      <w:bookmarkStart w:id="111"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2" w:name="_Toc432240295"/>
      <w:bookmarkStart w:id="113" w:name="_Toc432504684"/>
      <w:bookmarkStart w:id="114" w:name="_Toc435459290"/>
      <w:bookmarkStart w:id="115" w:name="_Toc435460064"/>
      <w:bookmarkStart w:id="116" w:name="_Toc435460745"/>
      <w:bookmarkStart w:id="117" w:name="_Toc435462152"/>
      <w:bookmarkStart w:id="118" w:name="_Toc437557489"/>
      <w:bookmarkStart w:id="119" w:name="_Toc439968541"/>
      <w:bookmarkStart w:id="120" w:name="_Toc439969676"/>
      <w:bookmarkStart w:id="121" w:name="_Toc441233829"/>
      <w:bookmarkStart w:id="122" w:name="_Toc22814689"/>
      <w:bookmarkStart w:id="123" w:name="_Toc75453170"/>
      <w:r w:rsidRPr="008037ED">
        <w:t>3.1</w:t>
      </w:r>
      <w:r>
        <w:t xml:space="preserve">. </w:t>
      </w:r>
      <w:r w:rsidRPr="008037ED">
        <w:t>Objetivo</w:t>
      </w:r>
      <w:bookmarkEnd w:id="112"/>
      <w:bookmarkEnd w:id="113"/>
      <w:bookmarkEnd w:id="114"/>
      <w:bookmarkEnd w:id="115"/>
      <w:bookmarkEnd w:id="116"/>
      <w:bookmarkEnd w:id="117"/>
      <w:bookmarkEnd w:id="118"/>
      <w:bookmarkEnd w:id="119"/>
      <w:bookmarkEnd w:id="120"/>
      <w:bookmarkEnd w:id="121"/>
      <w:r>
        <w:t xml:space="preserve"> general</w:t>
      </w:r>
      <w:bookmarkEnd w:id="122"/>
      <w:bookmarkEnd w:id="123"/>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Este robot se llama Jetbot, es un robot creado por Nvidia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4" w:name="_Toc432240297"/>
      <w:bookmarkStart w:id="125" w:name="_Toc432504686"/>
      <w:bookmarkStart w:id="126" w:name="_Toc435459292"/>
      <w:bookmarkStart w:id="127" w:name="_Toc435460066"/>
      <w:bookmarkStart w:id="128" w:name="_Toc435460747"/>
      <w:bookmarkStart w:id="129" w:name="_Toc435462154"/>
      <w:bookmarkStart w:id="130" w:name="_Toc437557491"/>
      <w:bookmarkStart w:id="131" w:name="_Toc439968543"/>
      <w:bookmarkStart w:id="132" w:name="_Toc439969678"/>
      <w:bookmarkStart w:id="133" w:name="_Toc441233831"/>
      <w:bookmarkStart w:id="134" w:name="_Toc22814690"/>
      <w:bookmarkStart w:id="135" w:name="_Toc75453171"/>
      <w:r>
        <w:t>3.</w:t>
      </w:r>
      <w:r w:rsidRPr="008037ED">
        <w:t>2</w:t>
      </w:r>
      <w:r>
        <w:t xml:space="preserve">. </w:t>
      </w:r>
      <w:r w:rsidRPr="008037ED">
        <w:t>Objetivos específicos</w:t>
      </w:r>
      <w:bookmarkEnd w:id="124"/>
      <w:bookmarkEnd w:id="125"/>
      <w:bookmarkEnd w:id="126"/>
      <w:bookmarkEnd w:id="127"/>
      <w:bookmarkEnd w:id="128"/>
      <w:bookmarkEnd w:id="129"/>
      <w:bookmarkEnd w:id="130"/>
      <w:bookmarkEnd w:id="131"/>
      <w:bookmarkEnd w:id="132"/>
      <w:bookmarkEnd w:id="133"/>
      <w:bookmarkEnd w:id="134"/>
      <w:bookmarkEnd w:id="135"/>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6" w:name="_Toc432240298"/>
      <w:bookmarkStart w:id="137" w:name="_Toc432504687"/>
      <w:bookmarkStart w:id="138" w:name="_Toc435459293"/>
      <w:bookmarkStart w:id="139" w:name="_Toc435460067"/>
      <w:bookmarkStart w:id="140" w:name="_Toc435460748"/>
      <w:bookmarkStart w:id="141" w:name="_Toc435462155"/>
      <w:bookmarkStart w:id="142" w:name="_Toc437557492"/>
      <w:bookmarkStart w:id="143" w:name="_Toc439968544"/>
      <w:bookmarkStart w:id="144" w:name="_Toc439969679"/>
      <w:bookmarkStart w:id="145" w:name="_Toc441233832"/>
      <w:bookmarkStart w:id="146" w:name="_Toc22814691"/>
      <w:bookmarkStart w:id="147" w:name="_Toc75453172"/>
      <w:r w:rsidRPr="008037ED">
        <w:t>3.</w:t>
      </w:r>
      <w:r>
        <w:t>3.</w:t>
      </w:r>
      <w:r w:rsidRPr="008037ED">
        <w:t xml:space="preserve"> Metodología del trabajo</w:t>
      </w:r>
      <w:bookmarkEnd w:id="136"/>
      <w:bookmarkEnd w:id="137"/>
      <w:bookmarkEnd w:id="138"/>
      <w:bookmarkEnd w:id="139"/>
      <w:bookmarkEnd w:id="140"/>
      <w:bookmarkEnd w:id="141"/>
      <w:bookmarkEnd w:id="142"/>
      <w:bookmarkEnd w:id="143"/>
      <w:bookmarkEnd w:id="144"/>
      <w:bookmarkEnd w:id="145"/>
      <w:bookmarkEnd w:id="146"/>
      <w:bookmarkEnd w:id="147"/>
    </w:p>
    <w:p w14:paraId="0081B122" w14:textId="31496293" w:rsidR="00EE365B" w:rsidRDefault="009112B6" w:rsidP="006F6F24">
      <w:pPr>
        <w:tabs>
          <w:tab w:val="right" w:pos="9498"/>
        </w:tabs>
        <w:spacing w:after="240"/>
        <w:rPr>
          <w:rFonts w:eastAsia="Times New Roman" w:cs="Arial"/>
          <w:lang w:eastAsia="es-ES"/>
        </w:rPr>
      </w:pPr>
      <w:bookmarkStart w:id="148"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6045E510" w:rsidR="008F3EC6" w:rsidRDefault="008F3EC6" w:rsidP="008F3EC6">
      <w:pPr>
        <w:pStyle w:val="Descripcin"/>
        <w:jc w:val="center"/>
      </w:pPr>
      <w:bookmarkStart w:id="149" w:name="_Toc75453217"/>
      <w:r>
        <w:t xml:space="preserve">Figura </w:t>
      </w:r>
      <w:r>
        <w:fldChar w:fldCharType="begin"/>
      </w:r>
      <w:r>
        <w:instrText xml:space="preserve"> SEQ Figura \* ARABIC </w:instrText>
      </w:r>
      <w:r>
        <w:fldChar w:fldCharType="separate"/>
      </w:r>
      <w:r w:rsidR="00B802F6">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49"/>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0"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1" w:name="_Toc754531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1"/>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8"/>
    <w:bookmarkEnd w:id="150"/>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2" w:name="_Toc75453173"/>
      <w:r w:rsidRPr="008037ED">
        <w:lastRenderedPageBreak/>
        <w:t xml:space="preserve">4. </w:t>
      </w:r>
      <w:bookmarkEnd w:id="108"/>
      <w:bookmarkEnd w:id="109"/>
      <w:bookmarkEnd w:id="110"/>
      <w:bookmarkEnd w:id="111"/>
      <w:r w:rsidR="00DE7124">
        <w:t>Identificación de requisitos</w:t>
      </w:r>
      <w:bookmarkEnd w:id="152"/>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3" w:name="_Toc754531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3"/>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4" w:name="_Toc754531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4"/>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 porpia</w:t>
            </w:r>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5" w:name="_Toc75453174"/>
      <w:bookmarkStart w:id="156" w:name="_Toc432240309"/>
      <w:bookmarkStart w:id="157" w:name="_Toc432504698"/>
      <w:bookmarkStart w:id="158" w:name="_Toc435459317"/>
      <w:bookmarkStart w:id="159" w:name="_Toc435460091"/>
      <w:bookmarkStart w:id="160" w:name="_Toc435460324"/>
      <w:bookmarkStart w:id="161" w:name="_Toc435460389"/>
      <w:bookmarkStart w:id="162" w:name="_Toc435460653"/>
      <w:bookmarkStart w:id="163" w:name="_Toc435460772"/>
      <w:bookmarkStart w:id="164" w:name="_Toc435462179"/>
      <w:bookmarkStart w:id="165" w:name="_Toc437557504"/>
      <w:bookmarkStart w:id="166" w:name="_Toc439968623"/>
      <w:bookmarkStart w:id="167" w:name="_Toc439969758"/>
      <w:bookmarkStart w:id="168" w:name="_Toc441233912"/>
      <w:r>
        <w:lastRenderedPageBreak/>
        <w:t>5</w:t>
      </w:r>
      <w:r w:rsidRPr="008037ED">
        <w:t xml:space="preserve">. </w:t>
      </w:r>
      <w:r>
        <w:t xml:space="preserve">Descripción de </w:t>
      </w:r>
      <w:r w:rsidR="00DE7124">
        <w:t>la herramienta software desarrollada</w:t>
      </w:r>
      <w:bookmarkEnd w:id="155"/>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69" w:name="_Toc7545319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69"/>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Cortex®-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0" w:name="_Toc75453196"/>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Realsense D435i</w:t>
      </w:r>
      <w:bookmarkEnd w:id="170"/>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m to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RGB frame rate:</w:t>
            </w:r>
            <w:r w:rsidR="00AE6EC3" w:rsidRPr="003E122C">
              <w:rPr>
                <w:rFonts w:ascii="Times New Roman" w:eastAsia="Times New Roman" w:hAnsi="Times New Roman" w:cs="Times New Roman"/>
                <w:sz w:val="24"/>
                <w:szCs w:val="24"/>
                <w:lang w:val="es-ES" w:eastAsia="es-ES"/>
              </w:rPr>
              <w:t>30 fps</w:t>
            </w:r>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1" w:name="_Toc75453175"/>
      <w:r w:rsidRPr="003E122C">
        <w:rPr>
          <w:lang w:val="es-ES"/>
        </w:rPr>
        <w:lastRenderedPageBreak/>
        <w:t xml:space="preserve">5.1. </w:t>
      </w:r>
      <w:r w:rsidR="00FF6C96" w:rsidRPr="003E122C">
        <w:rPr>
          <w:lang w:val="es-ES"/>
        </w:rPr>
        <w:t>Arquitectura del hardware</w:t>
      </w:r>
      <w:bookmarkEnd w:id="171"/>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7F8E1702" w:rsidR="0053043B" w:rsidRDefault="0053043B" w:rsidP="0053043B">
      <w:pPr>
        <w:pStyle w:val="Descripcin"/>
        <w:jc w:val="center"/>
      </w:pPr>
      <w:bookmarkStart w:id="172" w:name="_Toc75453218"/>
      <w:r>
        <w:t xml:space="preserve">Figura </w:t>
      </w:r>
      <w:r>
        <w:fldChar w:fldCharType="begin"/>
      </w:r>
      <w:r>
        <w:instrText xml:space="preserve"> SEQ Figura \* ARABIC </w:instrText>
      </w:r>
      <w:r>
        <w:fldChar w:fldCharType="separate"/>
      </w:r>
      <w:r w:rsidR="00B802F6">
        <w:rPr>
          <w:noProof/>
        </w:rPr>
        <w:t>22</w:t>
      </w:r>
      <w:r>
        <w:fldChar w:fldCharType="end"/>
      </w:r>
      <w:r>
        <w:t>. Imagen de Jetbot con la camara integrada.</w:t>
      </w:r>
      <w:bookmarkEnd w:id="172"/>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3" w:name="_Toc75453176"/>
      <w:r>
        <w:t>5.2. Utilización de la cámara Intel-Realsense</w:t>
      </w:r>
      <w:bookmarkEnd w:id="173"/>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2497C187" w:rsidR="003E2B7E" w:rsidRDefault="003E2B7E" w:rsidP="003E2B7E">
      <w:pPr>
        <w:pStyle w:val="Descripcin"/>
        <w:jc w:val="center"/>
      </w:pPr>
      <w:bookmarkStart w:id="174" w:name="_Toc75453219"/>
      <w:r>
        <w:t xml:space="preserve">Figura </w:t>
      </w:r>
      <w:r>
        <w:fldChar w:fldCharType="begin"/>
      </w:r>
      <w:r>
        <w:instrText xml:space="preserve"> SEQ Figura \* ARABIC </w:instrText>
      </w:r>
      <w:r>
        <w:fldChar w:fldCharType="separate"/>
      </w:r>
      <w:r w:rsidR="00B802F6">
        <w:rPr>
          <w:noProof/>
        </w:rPr>
        <w:t>23</w:t>
      </w:r>
      <w:r>
        <w:fldChar w:fldCharType="end"/>
      </w:r>
      <w:r>
        <w:t>. Imagen RGB de resolución 1920x1080</w:t>
      </w:r>
      <w:bookmarkEnd w:id="174"/>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23A06E90" w:rsidR="003E2B7E" w:rsidRDefault="00416896" w:rsidP="00416896">
      <w:pPr>
        <w:pStyle w:val="Descripcin"/>
        <w:jc w:val="center"/>
      </w:pPr>
      <w:bookmarkStart w:id="175" w:name="_Toc75453220"/>
      <w:r>
        <w:t xml:space="preserve">Figura </w:t>
      </w:r>
      <w:r>
        <w:fldChar w:fldCharType="begin"/>
      </w:r>
      <w:r>
        <w:instrText xml:space="preserve"> SEQ Figura \* ARABIC </w:instrText>
      </w:r>
      <w:r>
        <w:fldChar w:fldCharType="separate"/>
      </w:r>
      <w:r w:rsidR="00B802F6">
        <w:rPr>
          <w:noProof/>
        </w:rPr>
        <w:t>24</w:t>
      </w:r>
      <w:r>
        <w:fldChar w:fldCharType="end"/>
      </w:r>
      <w:r>
        <w:t>. Imagen RGB de resolución 1280x960</w:t>
      </w:r>
      <w:bookmarkEnd w:id="175"/>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71349B62" w:rsidR="003E2B7E" w:rsidRPr="00122DFC" w:rsidRDefault="00416896" w:rsidP="00416896">
      <w:pPr>
        <w:pStyle w:val="Descripcin"/>
        <w:jc w:val="center"/>
      </w:pPr>
      <w:bookmarkStart w:id="176" w:name="_Toc75453221"/>
      <w:r>
        <w:t xml:space="preserve">Figura </w:t>
      </w:r>
      <w:r>
        <w:fldChar w:fldCharType="begin"/>
      </w:r>
      <w:r>
        <w:instrText xml:space="preserve"> SEQ Figura \* ARABIC </w:instrText>
      </w:r>
      <w:r>
        <w:fldChar w:fldCharType="separate"/>
      </w:r>
      <w:r w:rsidR="00B802F6">
        <w:rPr>
          <w:noProof/>
        </w:rPr>
        <w:t>25</w:t>
      </w:r>
      <w:r>
        <w:fldChar w:fldCharType="end"/>
      </w:r>
      <w:r>
        <w:t xml:space="preserve">. </w:t>
      </w:r>
      <w:r w:rsidRPr="00560C6B">
        <w:t xml:space="preserve">Imagen </w:t>
      </w:r>
      <w:r>
        <w:t>de profundidad</w:t>
      </w:r>
      <w:r w:rsidRPr="00560C6B">
        <w:t xml:space="preserve"> de resolución 1280x960</w:t>
      </w:r>
      <w:bookmarkEnd w:id="176"/>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33519C91" w:rsidR="003E2B7E" w:rsidRDefault="00416896" w:rsidP="00416896">
      <w:pPr>
        <w:pStyle w:val="Descripcin"/>
        <w:jc w:val="center"/>
      </w:pPr>
      <w:bookmarkStart w:id="177" w:name="_Toc75453222"/>
      <w:r>
        <w:t xml:space="preserve">Figura </w:t>
      </w:r>
      <w:r>
        <w:fldChar w:fldCharType="begin"/>
      </w:r>
      <w:r>
        <w:instrText xml:space="preserve"> SEQ Figura \* ARABIC </w:instrText>
      </w:r>
      <w:r>
        <w:fldChar w:fldCharType="separate"/>
      </w:r>
      <w:r w:rsidR="00B802F6">
        <w:rPr>
          <w:noProof/>
        </w:rPr>
        <w:t>26</w:t>
      </w:r>
      <w:r>
        <w:fldChar w:fldCharType="end"/>
      </w:r>
      <w:r>
        <w:t xml:space="preserve">. </w:t>
      </w:r>
      <w:r w:rsidRPr="006D48E1">
        <w:t xml:space="preserve">Imagen RGB de resolución </w:t>
      </w:r>
      <w:r>
        <w:t>640</w:t>
      </w:r>
      <w:r w:rsidRPr="006D48E1">
        <w:t>x</w:t>
      </w:r>
      <w:r>
        <w:t>480</w:t>
      </w:r>
      <w:bookmarkEnd w:id="177"/>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203BDC94" w:rsidR="003E2B7E" w:rsidRPr="00122DFC" w:rsidRDefault="00416896" w:rsidP="00416896">
      <w:pPr>
        <w:pStyle w:val="Descripcin"/>
        <w:jc w:val="center"/>
      </w:pPr>
      <w:bookmarkStart w:id="178" w:name="_Toc75453223"/>
      <w:r>
        <w:t xml:space="preserve">Figura </w:t>
      </w:r>
      <w:r>
        <w:fldChar w:fldCharType="begin"/>
      </w:r>
      <w:r>
        <w:instrText xml:space="preserve"> SEQ Figura \* ARABIC </w:instrText>
      </w:r>
      <w:r>
        <w:fldChar w:fldCharType="separate"/>
      </w:r>
      <w:r w:rsidR="00B802F6">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8"/>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w:t>
      </w:r>
      <w:r w:rsidR="00177C05">
        <w:t>en</w:t>
      </w:r>
      <w:r>
        <w:t xml:space="preserve">CV.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79" w:name="_Toc75453177"/>
      <w:r>
        <w:t>5.3. Elección del algoritmo de segmentación semántica RGB-D</w:t>
      </w:r>
      <w:bookmarkEnd w:id="179"/>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ESANet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r>
        <w:t>RDFNet.</w:t>
      </w:r>
    </w:p>
    <w:p w14:paraId="7881071A" w14:textId="77777777" w:rsidR="001D0187" w:rsidRDefault="001D0187" w:rsidP="001D0187">
      <w:pPr>
        <w:pStyle w:val="Prrafodelista"/>
        <w:numPr>
          <w:ilvl w:val="0"/>
          <w:numId w:val="6"/>
        </w:numPr>
      </w:pPr>
      <w:r>
        <w:t>SGNet.</w:t>
      </w:r>
    </w:p>
    <w:p w14:paraId="08FA5A66" w14:textId="68F61624" w:rsidR="001D0187" w:rsidRDefault="001D0187" w:rsidP="001D0187">
      <w:pPr>
        <w:pStyle w:val="Prrafodelista"/>
        <w:numPr>
          <w:ilvl w:val="0"/>
          <w:numId w:val="6"/>
        </w:numPr>
      </w:pPr>
      <w:r>
        <w:lastRenderedPageBreak/>
        <w:t>ACNet.</w:t>
      </w:r>
    </w:p>
    <w:p w14:paraId="43BC58A4" w14:textId="2BA16532" w:rsidR="00FD643D" w:rsidRDefault="00FD643D" w:rsidP="001D0187">
      <w:pPr>
        <w:pStyle w:val="Prrafodelista"/>
        <w:numPr>
          <w:ilvl w:val="0"/>
          <w:numId w:val="6"/>
        </w:numPr>
      </w:pPr>
      <w:r>
        <w:t>ERFNet</w:t>
      </w:r>
    </w:p>
    <w:p w14:paraId="7CBD8935" w14:textId="77777777" w:rsidR="001D0187" w:rsidRDefault="001D0187" w:rsidP="00122DFC"/>
    <w:p w14:paraId="58F231AD" w14:textId="250F0622" w:rsidR="00D0347E" w:rsidRDefault="00177C05" w:rsidP="00122DFC">
      <w:r>
        <w:t>Estos resultados son los que se han obtenido en la tarjeta Jetson AGX Xavier</w:t>
      </w:r>
      <w:r w:rsidR="003C5C79">
        <w:t>, pero se</w:t>
      </w:r>
      <w:r>
        <w:t xml:space="preserve"> va </w:t>
      </w:r>
      <w:r w:rsidR="001D0187">
        <w:t>a</w:t>
      </w:r>
      <w:r>
        <w:t xml:space="preserve"> realizar un sistema parecido en </w:t>
      </w:r>
      <w:r w:rsidR="00D0347E">
        <w:t>el Jetson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SunRGBD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encoder” en inglés,</w:t>
      </w:r>
      <w:r>
        <w:t xml:space="preserve"> y </w:t>
      </w:r>
      <w:r w:rsidR="002E66F6">
        <w:t>un descodificador, denominado “decoder”</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En este caso en concreto se ha utilizado el sistema de R</w:t>
      </w:r>
      <w:r w:rsidR="00FD239F">
        <w:t xml:space="preserve">esnet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r w:rsidR="002E66F6">
        <w:t>encoder</w:t>
      </w:r>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583379FA" w:rsidR="002E66F6" w:rsidRDefault="002E66F6" w:rsidP="002E66F6">
      <w:pPr>
        <w:pStyle w:val="Descripcin"/>
        <w:jc w:val="center"/>
      </w:pPr>
      <w:bookmarkStart w:id="180" w:name="_Toc75453224"/>
      <w:r>
        <w:t xml:space="preserve">Figura </w:t>
      </w:r>
      <w:r>
        <w:fldChar w:fldCharType="begin"/>
      </w:r>
      <w:r>
        <w:instrText xml:space="preserve"> SEQ Figura \* ARABIC </w:instrText>
      </w:r>
      <w:r>
        <w:fldChar w:fldCharType="separate"/>
      </w:r>
      <w:r w:rsidR="00B802F6">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0"/>
    </w:p>
    <w:p w14:paraId="7234C29C" w14:textId="77777777" w:rsidR="002E66F6" w:rsidRPr="002E66F6" w:rsidRDefault="002E66F6" w:rsidP="002E66F6">
      <w:pPr>
        <w:rPr>
          <w:lang w:val="es-ES"/>
        </w:rPr>
      </w:pPr>
    </w:p>
    <w:p w14:paraId="22C418F7" w14:textId="393F15B2"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utiliza el sistema de Non-Botleneck-1D-blocks</w:t>
      </w:r>
      <w:r w:rsidR="002A0603">
        <w:t xml:space="preserve"> Figura 29,</w:t>
      </w:r>
      <w:r w:rsidR="00AF0035">
        <w:t xml:space="preserve"> para un funcionamiento óptimo que es utilizado en ERFNet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71910" cy="1555252"/>
                    </a:xfrm>
                    <a:prstGeom prst="rect">
                      <a:avLst/>
                    </a:prstGeom>
                  </pic:spPr>
                </pic:pic>
              </a:graphicData>
            </a:graphic>
          </wp:inline>
        </w:drawing>
      </w:r>
    </w:p>
    <w:p w14:paraId="2386A3C7" w14:textId="3F40ACF4" w:rsidR="00AF0035" w:rsidRDefault="00AF0035" w:rsidP="00AF0035">
      <w:pPr>
        <w:pStyle w:val="Descripcin"/>
        <w:jc w:val="center"/>
      </w:pPr>
      <w:bookmarkStart w:id="181" w:name="_Toc75453225"/>
      <w:r>
        <w:t xml:space="preserve">Figura </w:t>
      </w:r>
      <w:r>
        <w:fldChar w:fldCharType="begin"/>
      </w:r>
      <w:r>
        <w:instrText xml:space="preserve"> SEQ Figura \* ARABIC </w:instrText>
      </w:r>
      <w:r>
        <w:fldChar w:fldCharType="separate"/>
      </w:r>
      <w:r w:rsidR="00B802F6">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1"/>
    </w:p>
    <w:p w14:paraId="0380F9A9" w14:textId="487E259D" w:rsidR="003778E8" w:rsidRDefault="003778E8" w:rsidP="003778E8">
      <w:r>
        <w:t xml:space="preserve">Para crear el modelo entero se ha escogido el modelo similar a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 xml:space="preserve">evoluciono los modelos para mejorar la velocidad de respuesta. Para ello, es necesario realizar diferentes </w:t>
      </w:r>
      <w:r w:rsidR="00F7225A">
        <w:t>“encoder” y “decoder”</w:t>
      </w:r>
      <w:r w:rsidR="00F7225A">
        <w:t>, donde en cada uno de los codificadores se guarda el resultado para poder utilizando en el decodificador</w:t>
      </w:r>
      <w:r w:rsidR="004C05BB">
        <w:t>, ver Figura 30</w:t>
      </w:r>
      <w:r w:rsidR="00F7225A">
        <w:t xml:space="preserve">. En este caso se han utilizado 4 codificadores Resnet y otro 4 decodificadores </w:t>
      </w:r>
      <w:r w:rsidR="00F7225A">
        <w:t>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1"/>
                    <a:stretch>
                      <a:fillRect/>
                    </a:stretch>
                  </pic:blipFill>
                  <pic:spPr>
                    <a:xfrm>
                      <a:off x="0" y="0"/>
                      <a:ext cx="4586672" cy="3114083"/>
                    </a:xfrm>
                    <a:prstGeom prst="rect">
                      <a:avLst/>
                    </a:prstGeom>
                  </pic:spPr>
                </pic:pic>
              </a:graphicData>
            </a:graphic>
          </wp:inline>
        </w:drawing>
      </w:r>
    </w:p>
    <w:p w14:paraId="0889426C" w14:textId="43781DB8" w:rsidR="00F7225A" w:rsidRDefault="00F7225A" w:rsidP="00F7225A">
      <w:pPr>
        <w:pStyle w:val="Descripcin"/>
        <w:jc w:val="center"/>
      </w:pPr>
      <w:r>
        <w:t xml:space="preserve">Figura </w:t>
      </w:r>
      <w:r>
        <w:fldChar w:fldCharType="begin"/>
      </w:r>
      <w:r>
        <w:instrText xml:space="preserve"> SEQ Figura \* ARABIC </w:instrText>
      </w:r>
      <w:r>
        <w:fldChar w:fldCharType="separate"/>
      </w:r>
      <w:r w:rsidR="00B802F6">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p>
    <w:p w14:paraId="77F9A1F0" w14:textId="4C66C707" w:rsidR="00F7225A" w:rsidRDefault="00F7225A" w:rsidP="00F7225A">
      <w:pPr>
        <w:rPr>
          <w:lang w:val="es-ES"/>
        </w:rPr>
      </w:pPr>
      <w:r>
        <w:rPr>
          <w:lang w:val="es-ES"/>
        </w:rPr>
        <w:t xml:space="preserve">Para realizar la fusión de la imagen RGB con la imagen de profundidad se ha utilizado el modelo de ESANet, que realiza una especie de suma de las dos imágenes con su </w:t>
      </w:r>
      <w:r w:rsidR="004C05BB">
        <w:rPr>
          <w:lang w:val="es-ES"/>
        </w:rPr>
        <w:lastRenderedPageBreak/>
        <w:t>AveragePooling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13240" cy="1845524"/>
                    </a:xfrm>
                    <a:prstGeom prst="rect">
                      <a:avLst/>
                    </a:prstGeom>
                  </pic:spPr>
                </pic:pic>
              </a:graphicData>
            </a:graphic>
          </wp:inline>
        </w:drawing>
      </w:r>
    </w:p>
    <w:p w14:paraId="1248FE13" w14:textId="5342F9C0" w:rsidR="004C05BB" w:rsidRDefault="004C05BB" w:rsidP="004C05BB">
      <w:pPr>
        <w:pStyle w:val="Descripcin"/>
        <w:jc w:val="center"/>
      </w:pPr>
      <w:r>
        <w:t xml:space="preserve">Figura </w:t>
      </w:r>
      <w:r>
        <w:fldChar w:fldCharType="begin"/>
      </w:r>
      <w:r>
        <w:instrText xml:space="preserve"> SEQ Figura \* ARABIC </w:instrText>
      </w:r>
      <w:r>
        <w:fldChar w:fldCharType="separate"/>
      </w:r>
      <w:r w:rsidR="00B802F6">
        <w:rPr>
          <w:noProof/>
        </w:rPr>
        <w:t>31</w:t>
      </w:r>
      <w:r>
        <w:fldChar w:fldCharType="end"/>
      </w:r>
      <w:r>
        <w:t xml:space="preserve">: </w:t>
      </w:r>
      <w:r>
        <w:t xml:space="preserve">Se muestra </w:t>
      </w:r>
      <w:r>
        <w:t>la fusión d</w:t>
      </w:r>
      <w:r>
        <w:t xml:space="preserve">el modelo </w:t>
      </w:r>
      <w:r>
        <w:t>ESA</w:t>
      </w:r>
      <w:r>
        <w:t xml:space="preserve">Net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p>
    <w:p w14:paraId="0247236B" w14:textId="0C807046" w:rsidR="004C05BB" w:rsidRPr="00F7225A" w:rsidRDefault="004C05BB" w:rsidP="00F7225A">
      <w:pPr>
        <w:rPr>
          <w:lang w:val="es-ES"/>
        </w:rPr>
      </w:pPr>
      <w:r>
        <w:rPr>
          <w:lang w:val="es-ES"/>
        </w:rPr>
        <w:t>Tras haber realizado la mezcla de los modelos seleccionados se procede a entrenar el modelo.</w:t>
      </w:r>
    </w:p>
    <w:p w14:paraId="1FE052DD" w14:textId="055BB13E" w:rsidR="00FD643D" w:rsidRDefault="00FD643D" w:rsidP="00FD643D">
      <w:pPr>
        <w:pStyle w:val="Ttulo2"/>
      </w:pPr>
      <w:bookmarkStart w:id="182" w:name="_Toc75453178"/>
      <w:r>
        <w:t>5.4 Entrenamiento del modelo de segmentación semántica</w:t>
      </w:r>
      <w:bookmarkEnd w:id="182"/>
    </w:p>
    <w:p w14:paraId="1840405A" w14:textId="069B20AE" w:rsidR="0065762B" w:rsidRDefault="0065762B" w:rsidP="00122DFC">
      <w:r w:rsidRPr="0065762B">
        <w:t>El entrenamiento de una red neuronal es fundamental para que funcione correctamente. Por ello, lo primero es entender la base de datos a utilizar y como tratarla.</w:t>
      </w:r>
      <w:r>
        <w:t xml:space="preserve"> </w:t>
      </w:r>
      <w:r w:rsidR="00F95C1D">
        <w:t xml:space="preserve">En este caso, se ha escogido la base de datos de </w:t>
      </w:r>
      <w:r w:rsidR="00F95C1D">
        <w:t>NYUv2</w:t>
      </w:r>
      <w:r w:rsidR="00BA11C4">
        <w:t xml:space="preserve"> donde se encuentran las imágenes de distintos escenarios. Para la utilización de esta base de datos se necesita Matlab, porque su herramienta de proceso del dataset está en este lenguaje. </w:t>
      </w:r>
    </w:p>
    <w:p w14:paraId="08416E09" w14:textId="1DFE0AD1" w:rsidR="00BA11C4" w:rsidRDefault="00BA11C4" w:rsidP="00122DFC">
      <w:r>
        <w:t xml:space="preserve">Esta base de datos contiene 1449 imágenes, que cada una de ellas tiene su imagen RGB, imagen de profundidad y la imagen segmentada. Existen diferentes categorías de etiquetado, en concreto, hay 894 clases etiquetadas que se analizaran para entrenar el modelo. </w:t>
      </w:r>
    </w:p>
    <w:p w14:paraId="35F1A71A" w14:textId="496DBBB7" w:rsidR="00BA11C4" w:rsidRDefault="00BA11C4" w:rsidP="00122DFC">
      <w:r>
        <w:t xml:space="preserve">En las Figuras 32 y 33 se muestran dos ejemplos de imágenes preparadas para realizar el entrenamiento. En ellas se pueden ver la imagen </w:t>
      </w:r>
      <w:r w:rsidR="00694512">
        <w:t xml:space="preserve">RGB, la imagen de profundidad y el resultado de la segmentación que se quiere obtener. Este modelo se entrenará utilizando imágenes de </w:t>
      </w:r>
      <w:r w:rsidR="00694512" w:rsidRPr="00694512">
        <w:t>este tipo para intentar obtener el resultado segmentado.</w:t>
      </w:r>
    </w:p>
    <w:p w14:paraId="622AF393" w14:textId="77777777" w:rsidR="00694512" w:rsidRDefault="00694512" w:rsidP="00694512">
      <w:pPr>
        <w:keepNext/>
        <w:jc w:val="center"/>
      </w:pPr>
      <w:r>
        <w:rPr>
          <w:noProof/>
        </w:rPr>
        <w:drawing>
          <wp:inline distT="0" distB="0" distL="0" distR="0" wp14:anchorId="62F950B2" wp14:editId="6217E309">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43"/>
                    <a:stretch>
                      <a:fillRect/>
                    </a:stretch>
                  </pic:blipFill>
                  <pic:spPr>
                    <a:xfrm>
                      <a:off x="0" y="0"/>
                      <a:ext cx="4480531" cy="1165827"/>
                    </a:xfrm>
                    <a:prstGeom prst="rect">
                      <a:avLst/>
                    </a:prstGeom>
                  </pic:spPr>
                </pic:pic>
              </a:graphicData>
            </a:graphic>
          </wp:inline>
        </w:drawing>
      </w:r>
    </w:p>
    <w:p w14:paraId="2B21B26C" w14:textId="69B215E3" w:rsidR="00694512" w:rsidRDefault="00694512" w:rsidP="00694512">
      <w:pPr>
        <w:pStyle w:val="Descripcin"/>
        <w:jc w:val="center"/>
      </w:pPr>
      <w:r>
        <w:t xml:space="preserve">Figura </w:t>
      </w:r>
      <w:r>
        <w:fldChar w:fldCharType="begin"/>
      </w:r>
      <w:r>
        <w:instrText xml:space="preserve"> SEQ Figura \* ARABIC </w:instrText>
      </w:r>
      <w:r>
        <w:fldChar w:fldCharType="separate"/>
      </w:r>
      <w:r w:rsidR="00B802F6">
        <w:rPr>
          <w:noProof/>
        </w:rPr>
        <w:t>32</w:t>
      </w:r>
      <w:r>
        <w:fldChar w:fldCharType="end"/>
      </w:r>
      <w:r>
        <w:t>:</w:t>
      </w:r>
      <w:r w:rsidR="00B802F6">
        <w:t xml:space="preserve"> Ejemplo de la imagen de NYUv2.</w:t>
      </w:r>
    </w:p>
    <w:p w14:paraId="1AD7407E" w14:textId="77777777" w:rsidR="00B802F6" w:rsidRDefault="00694512" w:rsidP="00B802F6">
      <w:pPr>
        <w:keepNext/>
        <w:jc w:val="center"/>
      </w:pPr>
      <w:r>
        <w:rPr>
          <w:noProof/>
        </w:rPr>
        <w:lastRenderedPageBreak/>
        <w:drawing>
          <wp:inline distT="0" distB="0" distL="0" distR="0" wp14:anchorId="484DDC5F" wp14:editId="6AD287AC">
            <wp:extent cx="4373592" cy="1138002"/>
            <wp:effectExtent l="0" t="0" r="825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pic:nvPicPr>
                  <pic:blipFill>
                    <a:blip r:embed="rId44"/>
                    <a:stretch>
                      <a:fillRect/>
                    </a:stretch>
                  </pic:blipFill>
                  <pic:spPr>
                    <a:xfrm>
                      <a:off x="0" y="0"/>
                      <a:ext cx="4510976" cy="1173749"/>
                    </a:xfrm>
                    <a:prstGeom prst="rect">
                      <a:avLst/>
                    </a:prstGeom>
                  </pic:spPr>
                </pic:pic>
              </a:graphicData>
            </a:graphic>
          </wp:inline>
        </w:drawing>
      </w:r>
    </w:p>
    <w:p w14:paraId="18ABA947" w14:textId="1A05C061" w:rsidR="00B802F6" w:rsidRDefault="00B802F6" w:rsidP="00B802F6">
      <w:pPr>
        <w:pStyle w:val="Descripcin"/>
        <w:jc w:val="center"/>
      </w:pPr>
      <w:r>
        <w:t xml:space="preserve">Figura </w:t>
      </w:r>
      <w:r>
        <w:fldChar w:fldCharType="begin"/>
      </w:r>
      <w:r>
        <w:instrText xml:space="preserve"> SEQ Figura \* ARABIC </w:instrText>
      </w:r>
      <w:r>
        <w:fldChar w:fldCharType="separate"/>
      </w:r>
      <w:r>
        <w:rPr>
          <w:noProof/>
        </w:rPr>
        <w:t>33</w:t>
      </w:r>
      <w:r>
        <w:fldChar w:fldCharType="end"/>
      </w:r>
      <w:r>
        <w:t xml:space="preserve">: </w:t>
      </w:r>
      <w:r>
        <w:t>Ejemplo de la imagen de NYUv2</w:t>
      </w:r>
      <w:r>
        <w:t>.</w:t>
      </w:r>
    </w:p>
    <w:p w14:paraId="1A55655B" w14:textId="0C89B587" w:rsidR="00694512" w:rsidRPr="00694512" w:rsidRDefault="00694512" w:rsidP="00B802F6">
      <w:pPr>
        <w:pStyle w:val="Descripcin"/>
        <w:jc w:val="center"/>
      </w:pPr>
    </w:p>
    <w:p w14:paraId="70227665" w14:textId="77777777" w:rsidR="00694512" w:rsidRPr="00694512" w:rsidRDefault="00694512" w:rsidP="00122DFC">
      <w:r w:rsidRPr="00694512">
        <w:t>La primera opción para entrenar el modelo ha sido realizar el modelo completo desde cero, modificando los elementos que puedan funcionar de una manera mas eficiente. Esto se realiza por si se produce alguna pequeña mejora que se puede obtener con este modelo.</w:t>
      </w:r>
    </w:p>
    <w:p w14:paraId="23DC0221" w14:textId="0F891FC6" w:rsidR="00694512" w:rsidRDefault="00B802F6" w:rsidP="00122DFC">
      <w:r>
        <w:t>Parámetros de entrenamiento</w:t>
      </w:r>
    </w:p>
    <w:p w14:paraId="63786F70" w14:textId="6A8871F8" w:rsidR="00B802F6" w:rsidRDefault="00B802F6" w:rsidP="00122DFC">
      <w:r>
        <w:t>Graficas obtenidas</w:t>
      </w:r>
    </w:p>
    <w:p w14:paraId="58719CF6" w14:textId="6F18506A" w:rsidR="00694512" w:rsidRDefault="00694512" w:rsidP="00122DFC">
      <w:r>
        <w:t xml:space="preserve">La segunda opción ha sido realizar el modelo utilizando los modelos Resnet y </w:t>
      </w:r>
      <w:r>
        <w:t>Non-Botleneck-1D-blocks</w:t>
      </w:r>
      <w:r>
        <w:t xml:space="preserve"> ya creados, que facilitan mucho el entrenamiento ya que están entrenado con la base de datos de Imagenet y los pesos están bastante ajustados para que funcione de una manera correcta.</w:t>
      </w:r>
    </w:p>
    <w:p w14:paraId="1839E5D2" w14:textId="77777777" w:rsidR="00B802F6" w:rsidRDefault="00B802F6" w:rsidP="00B802F6">
      <w:r>
        <w:t>Parámetros de entrenamiento</w:t>
      </w:r>
    </w:p>
    <w:p w14:paraId="00325E0B" w14:textId="77777777" w:rsidR="00B802F6" w:rsidRDefault="00B802F6" w:rsidP="00B802F6">
      <w:r>
        <w:t>Graficas obtenidas</w:t>
      </w:r>
    </w:p>
    <w:p w14:paraId="39B39629" w14:textId="1DA45429" w:rsidR="00FD643D" w:rsidRDefault="00FD643D" w:rsidP="00FD643D">
      <w:pPr>
        <w:pStyle w:val="Ttulo2"/>
      </w:pPr>
      <w:bookmarkStart w:id="183" w:name="_Toc75453179"/>
      <w:r>
        <w:t>5.5 Adaptación del modelo de segmentación para predecir</w:t>
      </w:r>
      <w:bookmarkEnd w:id="183"/>
      <w:r w:rsidR="004C05BB">
        <w:t xml:space="preserve"> escenarios futuros</w:t>
      </w:r>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107DA449" w14:textId="062AD28A" w:rsidR="00112111" w:rsidRDefault="007C355B" w:rsidP="00122DFC">
      <w:r>
        <w:t>Una vez tengamos el modelo de segmentación ent</w:t>
      </w:r>
      <w:r w:rsidR="00F95C1D">
        <w:t>r</w:t>
      </w:r>
      <w:r>
        <w:t xml:space="preserve">enado, vamos a realizar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78382D48" w14:textId="6FB4F209" w:rsidR="007C355B" w:rsidRDefault="00A64EA8" w:rsidP="00122DFC">
      <w:r>
        <w:lastRenderedPageBreak/>
        <w:t xml:space="preserve">Para realizar el proceso de este análisis y entrenamiento en el último modelo, es necesario tener la base de datos con los movimientos de personas ya identificadas. En este caso en concreto, se </w:t>
      </w:r>
      <w:r w:rsidR="00F95C1D">
        <w:t xml:space="preserve">escogió </w:t>
      </w:r>
      <w:r w:rsidRPr="00B367D5">
        <w:t xml:space="preserve">la base de datos </w:t>
      </w:r>
      <w:r w:rsidR="00B367D5" w:rsidRPr="00B367D5">
        <w:t>KTP-dataset</w:t>
      </w:r>
      <w:r w:rsidR="00B367D5">
        <w:t xml:space="preserve"> </w:t>
      </w:r>
      <w:r w:rsidR="00B367D5">
        <w:fldChar w:fldCharType="begin" w:fldLock="1"/>
      </w:r>
      <w:r w:rsidR="00F7225A">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rsidR="00B367D5">
        <w:fldChar w:fldCharType="separate"/>
      </w:r>
      <w:r w:rsidR="00B367D5" w:rsidRPr="00B367D5">
        <w:rPr>
          <w:noProof/>
        </w:rPr>
        <w:t>(Munaro &amp; Menegatti, 2014)</w:t>
      </w:r>
      <w:r w:rsidR="00B367D5">
        <w:fldChar w:fldCharType="end"/>
      </w:r>
      <w:r w:rsidRPr="00B367D5">
        <w:t xml:space="preserve">, </w:t>
      </w:r>
      <w:r>
        <w:t xml:space="preserve">que contiene </w:t>
      </w:r>
      <w:r w:rsidR="00B367D5">
        <w:t>fotogramas</w:t>
      </w:r>
      <w:r>
        <w:t xml:space="preserve"> etiquetad</w:t>
      </w:r>
      <w:r w:rsidR="00B367D5">
        <w:t>a</w:t>
      </w:r>
      <w:r>
        <w:t>s en rosbag, los paquetes de ROS que sirven para guardar o grabar los datos adquiridos para un procesado futuro</w:t>
      </w:r>
      <w:r w:rsidR="000F6517">
        <w:t xml:space="preserve">. </w:t>
      </w:r>
      <w:r w:rsidR="00F95C1D">
        <w:t>E</w:t>
      </w:r>
      <w:r w:rsidR="000F6517">
        <w:t>sta base de datos en concreto guarda las imágenes RGB-D para su procesamiento de predicción de trayectoria de personas</w:t>
      </w:r>
      <w:r w:rsidR="00F95C1D">
        <w:t>, pero al no estar segmentadas y utilizar un sistema de reconocimiento de objetos, se ha decidida dejar de lado esta base de datos</w:t>
      </w:r>
      <w:r w:rsidR="000F6517">
        <w:t>.</w:t>
      </w:r>
      <w:r w:rsidR="00F95C1D">
        <w:t xml:space="preserve"> En cambio, como la base de datos </w:t>
      </w:r>
      <w:r w:rsidR="00F95C1D">
        <w:t>NYUv2</w:t>
      </w:r>
      <w:r w:rsidR="00F95C1D">
        <w:t xml:space="preserve"> tiene las imágenes etiquetadas, por lo cual se pueden utilizar para realizar la predicción de lo que pueda suceder en un futuro cercano.</w:t>
      </w:r>
    </w:p>
    <w:p w14:paraId="172E02E9" w14:textId="7F8D6A41" w:rsidR="000F6517" w:rsidRPr="00A64EA8" w:rsidRDefault="000F6517" w:rsidP="00122DFC">
      <w:r>
        <w:t>En estos modelos se realizarán diferentes formas de predicción y se elegirá la que mejores resultados obtenga. La primera opción es utilizar las convoluciones LSTM,</w:t>
      </w:r>
      <w:r w:rsidRPr="000F6517">
        <w:t xml:space="preserve"> </w:t>
      </w:r>
      <w:r>
        <w:t xml:space="preserve">redes neuronales convolucionales que utilizan el sistema LSTM para poder predecir una imagen futura. En el codificador en vez de convoluciones normales para realizar la predicción futura, se utilizarán las convoluciones LSTM. Otra de las opciones es utilizar las recurrentes LSTM en el modelo congelado para que no cambie nada en el modelo y podamos predecir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84" w:name="_Toc75453180"/>
      <w:r>
        <w:t>5.</w:t>
      </w:r>
      <w:r w:rsidR="00FD643D">
        <w:t>6</w:t>
      </w:r>
      <w:r>
        <w:t xml:space="preserve"> Entrenamiento de la red neuronal predictor de trayectoria</w:t>
      </w:r>
      <w:bookmarkEnd w:id="184"/>
    </w:p>
    <w:p w14:paraId="03300727" w14:textId="4C75FC61" w:rsidR="00B367D5" w:rsidRPr="00112111" w:rsidRDefault="00B367D5" w:rsidP="00B367D5">
      <w:pPr>
        <w:rPr>
          <w:color w:val="FF0000"/>
        </w:rPr>
      </w:pPr>
      <w:r w:rsidRPr="00112111">
        <w:rPr>
          <w:color w:val="FF0000"/>
        </w:rPr>
        <w:t>Falta terminar modelo</w:t>
      </w:r>
      <w:r w:rsidR="00694512">
        <w:rPr>
          <w:color w:val="FF0000"/>
        </w:rPr>
        <w:t>s de prueba LSTM</w:t>
      </w:r>
      <w:r w:rsidRPr="00112111">
        <w:rPr>
          <w:color w:val="FF0000"/>
        </w:rPr>
        <w:t>,</w:t>
      </w:r>
      <w:r>
        <w:rPr>
          <w:color w:val="FF0000"/>
        </w:rPr>
        <w:t xml:space="preserve"> preparar el dataset,</w:t>
      </w:r>
      <w:r w:rsidRPr="00112111">
        <w:rPr>
          <w:color w:val="FF0000"/>
        </w:rPr>
        <w:t xml:space="preserve"> definir los parámetros utilizados y entrenarlo con </w:t>
      </w:r>
      <w:r>
        <w:rPr>
          <w:color w:val="FF0000"/>
        </w:rPr>
        <w:t>el dataset preparado</w:t>
      </w:r>
      <w:r>
        <w:t xml:space="preserve"> </w:t>
      </w:r>
      <w:r>
        <w:rPr>
          <w:color w:val="FF0000"/>
        </w:rPr>
        <w:t>p</w:t>
      </w:r>
      <w:r w:rsidRPr="00112111">
        <w:rPr>
          <w:color w:val="FF0000"/>
        </w:rPr>
        <w:t>ara obtener las diferentes gr</w:t>
      </w:r>
      <w:r>
        <w:rPr>
          <w:color w:val="FF0000"/>
        </w:rPr>
        <w:t>á</w:t>
      </w:r>
      <w:r w:rsidRPr="00112111">
        <w:rPr>
          <w:color w:val="FF0000"/>
        </w:rPr>
        <w:t xml:space="preserve">ficas. </w:t>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185" w:name="_Toc75453181"/>
      <w:r>
        <w:lastRenderedPageBreak/>
        <w:t>6</w:t>
      </w:r>
      <w:r w:rsidRPr="008037ED">
        <w:t>.</w:t>
      </w:r>
      <w:r w:rsidR="00DE7124">
        <w:t xml:space="preserve"> Evaluación</w:t>
      </w:r>
      <w:bookmarkEnd w:id="185"/>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86" w:name="_Toc75453182"/>
      <w:r>
        <w:lastRenderedPageBreak/>
        <w:t>7</w:t>
      </w:r>
      <w:r w:rsidR="00E464E0" w:rsidRPr="008037ED">
        <w:t>. Conclusiones</w:t>
      </w:r>
      <w:bookmarkEnd w:id="156"/>
      <w:bookmarkEnd w:id="157"/>
      <w:bookmarkEnd w:id="158"/>
      <w:bookmarkEnd w:id="159"/>
      <w:bookmarkEnd w:id="160"/>
      <w:bookmarkEnd w:id="161"/>
      <w:bookmarkEnd w:id="162"/>
      <w:bookmarkEnd w:id="163"/>
      <w:bookmarkEnd w:id="164"/>
      <w:bookmarkEnd w:id="165"/>
      <w:bookmarkEnd w:id="166"/>
      <w:bookmarkEnd w:id="167"/>
      <w:bookmarkEnd w:id="168"/>
      <w:r w:rsidR="00572843">
        <w:t xml:space="preserve"> y trabajo futuro</w:t>
      </w:r>
      <w:bookmarkStart w:id="187" w:name="_Toc441233913"/>
      <w:bookmarkEnd w:id="186"/>
    </w:p>
    <w:p w14:paraId="55A11166" w14:textId="3F7DA2A4" w:rsidR="00240DB5" w:rsidRDefault="00240DB5" w:rsidP="00240DB5">
      <w:pPr>
        <w:pStyle w:val="Ttulo2"/>
        <w:spacing w:before="480"/>
        <w:rPr>
          <w:rFonts w:eastAsia="Times New Roman"/>
          <w:lang w:eastAsia="es-ES"/>
        </w:rPr>
      </w:pPr>
      <w:bookmarkStart w:id="188" w:name="_Toc22814696"/>
      <w:bookmarkStart w:id="189" w:name="_Toc75453183"/>
      <w:r>
        <w:rPr>
          <w:rFonts w:eastAsia="Times New Roman"/>
          <w:lang w:eastAsia="es-ES"/>
        </w:rPr>
        <w:t>7</w:t>
      </w:r>
      <w:r w:rsidRPr="00572843">
        <w:rPr>
          <w:rFonts w:eastAsia="Times New Roman"/>
          <w:lang w:eastAsia="es-ES"/>
        </w:rPr>
        <w:t>.1. Conclusiones</w:t>
      </w:r>
      <w:bookmarkEnd w:id="188"/>
      <w:bookmarkEnd w:id="189"/>
    </w:p>
    <w:p w14:paraId="51D5325D" w14:textId="56617019" w:rsidR="00BF2E23" w:rsidRPr="00BF2E23" w:rsidRDefault="004C39ED" w:rsidP="00BF2E23">
      <w:pPr>
        <w:rPr>
          <w:color w:val="FF0000"/>
          <w:lang w:eastAsia="es-ES"/>
        </w:rPr>
      </w:pPr>
      <w:r>
        <w:rPr>
          <w:color w:val="FF0000"/>
          <w:lang w:eastAsia="es-ES"/>
        </w:rPr>
        <w:t>Problemas para crear el modelo de segmentación, no encajaban las dimensiones y los ajustes de los tensores.</w:t>
      </w:r>
    </w:p>
    <w:p w14:paraId="57FB1C8C" w14:textId="731658A7" w:rsidR="00240DB5" w:rsidRDefault="00240DB5" w:rsidP="00240DB5">
      <w:pPr>
        <w:pStyle w:val="Ttulo2"/>
        <w:spacing w:before="480"/>
        <w:rPr>
          <w:rFonts w:eastAsia="Times New Roman"/>
          <w:lang w:eastAsia="es-ES"/>
        </w:rPr>
      </w:pPr>
      <w:bookmarkStart w:id="190" w:name="_Toc22814697"/>
      <w:bookmarkStart w:id="191" w:name="_Toc75453184"/>
      <w:r>
        <w:rPr>
          <w:rFonts w:eastAsia="Times New Roman"/>
          <w:lang w:eastAsia="es-ES"/>
        </w:rPr>
        <w:t>7</w:t>
      </w:r>
      <w:r w:rsidRPr="00572843">
        <w:rPr>
          <w:rFonts w:eastAsia="Times New Roman"/>
          <w:lang w:eastAsia="es-ES"/>
        </w:rPr>
        <w:t>.2. Líneas de trabajo futuro</w:t>
      </w:r>
      <w:bookmarkEnd w:id="190"/>
      <w:bookmarkEnd w:id="191"/>
    </w:p>
    <w:p w14:paraId="3B53FC40" w14:textId="7E5FD7AE" w:rsidR="004C39ED" w:rsidRDefault="008878B7" w:rsidP="004C39ED">
      <w:pPr>
        <w:rPr>
          <w:color w:val="FF0000"/>
          <w:lang w:eastAsia="es-ES"/>
        </w:rPr>
      </w:pPr>
      <w:r>
        <w:rPr>
          <w:color w:val="FF0000"/>
          <w:lang w:eastAsia="es-ES"/>
        </w:rPr>
        <w:t xml:space="preserve">Crear la detección de movimientos de personas para la predicción de hacia donde se van a dirigir. Para ello se ha visto necesario un nuevo dataset </w:t>
      </w:r>
    </w:p>
    <w:p w14:paraId="3DE21C95" w14:textId="266F4909" w:rsidR="008878B7" w:rsidRDefault="008878B7" w:rsidP="004C39ED">
      <w:pPr>
        <w:rPr>
          <w:color w:val="FF0000"/>
          <w:lang w:eastAsia="es-ES"/>
        </w:rPr>
      </w:pPr>
    </w:p>
    <w:p w14:paraId="1651ADFF" w14:textId="36571230" w:rsidR="008878B7" w:rsidRPr="004C39ED" w:rsidRDefault="008878B7" w:rsidP="004C39ED">
      <w:pPr>
        <w:rPr>
          <w:color w:val="FF0000"/>
          <w:lang w:eastAsia="es-ES"/>
        </w:rPr>
      </w:pPr>
      <w:r>
        <w:rPr>
          <w:color w:val="FF0000"/>
          <w:lang w:eastAsia="es-ES"/>
        </w:rPr>
        <w:t>Crear un sistema similar para entornos de exterior</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6D1768C5" w:rsidR="00E464E0" w:rsidRDefault="004F1822" w:rsidP="007B2C11">
      <w:pPr>
        <w:pStyle w:val="Ttulo1"/>
      </w:pPr>
      <w:bookmarkStart w:id="192" w:name="_Toc439968624"/>
      <w:bookmarkStart w:id="193" w:name="_Toc439969759"/>
      <w:bookmarkStart w:id="194" w:name="_Toc435462181"/>
      <w:bookmarkStart w:id="195" w:name="_Toc435460774"/>
      <w:bookmarkStart w:id="196" w:name="_Toc435460655"/>
      <w:bookmarkStart w:id="197" w:name="_Toc435460391"/>
      <w:bookmarkStart w:id="198" w:name="_Toc435460326"/>
      <w:bookmarkStart w:id="199" w:name="_Toc435460093"/>
      <w:bookmarkStart w:id="200" w:name="_Toc435459319"/>
      <w:bookmarkStart w:id="201" w:name="_Toc432504700"/>
      <w:bookmarkStart w:id="202" w:name="_Toc432240311"/>
      <w:bookmarkStart w:id="203" w:name="_Toc437557505"/>
      <w:bookmarkStart w:id="204" w:name="_Toc441233914"/>
      <w:bookmarkStart w:id="205" w:name="_Toc75453185"/>
      <w:bookmarkEnd w:id="187"/>
      <w:r>
        <w:lastRenderedPageBreak/>
        <w:t>8</w:t>
      </w:r>
      <w:r w:rsidR="00E464E0" w:rsidRPr="008037ED">
        <w:t xml:space="preserve">. </w:t>
      </w:r>
      <w:bookmarkEnd w:id="192"/>
      <w:bookmarkEnd w:id="193"/>
      <w:bookmarkEnd w:id="194"/>
      <w:bookmarkEnd w:id="195"/>
      <w:bookmarkEnd w:id="196"/>
      <w:bookmarkEnd w:id="197"/>
      <w:bookmarkEnd w:id="198"/>
      <w:bookmarkEnd w:id="199"/>
      <w:bookmarkEnd w:id="200"/>
      <w:bookmarkEnd w:id="201"/>
      <w:bookmarkEnd w:id="202"/>
      <w:bookmarkEnd w:id="203"/>
      <w:bookmarkEnd w:id="204"/>
      <w:r w:rsidR="00FC7E7B">
        <w:t>Bibliografía</w:t>
      </w:r>
      <w:bookmarkEnd w:id="205"/>
    </w:p>
    <w:p w14:paraId="65AEBD7D" w14:textId="3891BECF" w:rsidR="004C05BB" w:rsidRPr="004C05BB" w:rsidRDefault="007A29F5" w:rsidP="004C05BB">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DDL-SLAM: A robust RGB-d SLAM in dynamic environments combined with deep learning. </w:t>
      </w:r>
      <w:r w:rsidR="004C05BB" w:rsidRPr="004C05BB">
        <w:rPr>
          <w:rFonts w:cs="Arial"/>
          <w:i/>
          <w:iCs/>
          <w:noProof/>
          <w:szCs w:val="24"/>
        </w:rPr>
        <w:t>IEEE Access</w:t>
      </w:r>
      <w:r w:rsidR="004C05BB" w:rsidRPr="004C05BB">
        <w:rPr>
          <w:rFonts w:cs="Arial"/>
          <w:noProof/>
          <w:szCs w:val="24"/>
        </w:rPr>
        <w:t xml:space="preserve">, </w:t>
      </w:r>
      <w:r w:rsidR="004C05BB" w:rsidRPr="004C05BB">
        <w:rPr>
          <w:rFonts w:cs="Arial"/>
          <w:i/>
          <w:iCs/>
          <w:noProof/>
          <w:szCs w:val="24"/>
        </w:rPr>
        <w:t>8</w:t>
      </w:r>
      <w:r w:rsidR="004C05BB" w:rsidRPr="004C05BB">
        <w:rPr>
          <w:rFonts w:cs="Arial"/>
          <w:noProof/>
          <w:szCs w:val="24"/>
        </w:rPr>
        <w:t>, 162335–162342. https://doi.org/10.1109/ACCESS.2020.2991441</w:t>
      </w:r>
    </w:p>
    <w:p w14:paraId="7BA8435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ochkovskiy, A., Wang, C.-Y., &amp; Liao, H.-Y. M. (2020). YOLOv4: Optimal Speed and Accuracy of Object Detection. </w:t>
      </w:r>
      <w:r w:rsidRPr="004C05BB">
        <w:rPr>
          <w:rFonts w:cs="Arial"/>
          <w:i/>
          <w:iCs/>
          <w:noProof/>
          <w:szCs w:val="24"/>
        </w:rPr>
        <w:t>ArXiv</w:t>
      </w:r>
      <w:r w:rsidRPr="004C05BB">
        <w:rPr>
          <w:rFonts w:cs="Arial"/>
          <w:noProof/>
          <w:szCs w:val="24"/>
        </w:rPr>
        <w:t>. http://arxiv.org/abs/2004.10934</w:t>
      </w:r>
    </w:p>
    <w:p w14:paraId="012C662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ruckschen, L., Bungert, K., Dengler, N., &amp; Bennewitz, M. (2020). Human-aware robot navigation by long-term movement prediction. In </w:t>
      </w:r>
      <w:r w:rsidRPr="004C05BB">
        <w:rPr>
          <w:rFonts w:cs="Arial"/>
          <w:i/>
          <w:iCs/>
          <w:noProof/>
          <w:szCs w:val="24"/>
        </w:rPr>
        <w:t>IEEE International Conference on Intelligent Robots and Systems</w:t>
      </w:r>
      <w:r w:rsidRPr="004C05BB">
        <w:rPr>
          <w:rFonts w:cs="Arial"/>
          <w:noProof/>
          <w:szCs w:val="24"/>
        </w:rPr>
        <w:t>. https://doi.org/10.1109/IROS45743.2020.9340776</w:t>
      </w:r>
    </w:p>
    <w:p w14:paraId="1F56CDD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ao, C., Wang, B., Zhang, W., Zeng, X., Yan, X., Feng, Z., Liu, Y., &amp; Wu, Z. (2019). An Improved Faster R-CNN for Small Object Detec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106838–106846. https://doi.org/10.1109/ACCESS.2019.2932731</w:t>
      </w:r>
    </w:p>
    <w:p w14:paraId="6023806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 T.-H., Jia, K., Gao, S., Lu, J., Zeng, Z., &amp; Ma, Y. (2014). PCANet: A Simple Deep Learning Baseline for Image Classification? </w:t>
      </w:r>
      <w:r w:rsidRPr="004C05BB">
        <w:rPr>
          <w:rFonts w:cs="Arial"/>
          <w:i/>
          <w:iCs/>
          <w:noProof/>
          <w:szCs w:val="24"/>
        </w:rPr>
        <w:t>IEEE Transactions on Image Processing</w:t>
      </w:r>
      <w:r w:rsidRPr="004C05BB">
        <w:rPr>
          <w:rFonts w:cs="Arial"/>
          <w:noProof/>
          <w:szCs w:val="24"/>
        </w:rPr>
        <w:t xml:space="preserve">, </w:t>
      </w:r>
      <w:r w:rsidRPr="004C05BB">
        <w:rPr>
          <w:rFonts w:cs="Arial"/>
          <w:i/>
          <w:iCs/>
          <w:noProof/>
          <w:szCs w:val="24"/>
        </w:rPr>
        <w:t>24</w:t>
      </w:r>
      <w:r w:rsidRPr="004C05BB">
        <w:rPr>
          <w:rFonts w:cs="Arial"/>
          <w:noProof/>
          <w:szCs w:val="24"/>
        </w:rPr>
        <w:t>(12), 5017–5032. https://doi.org/10.1109/TIP.2015.2475625</w:t>
      </w:r>
    </w:p>
    <w:p w14:paraId="4D00F55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g, L., Niu, X., &amp; Liu, T. (2020). Gnss/imu/odo/lidar-slam integrated navigation system using imu/odo pre-integra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7), 1–18. https://doi.org/10.3390/s20174702</w:t>
      </w:r>
    </w:p>
    <w:p w14:paraId="38D0387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ordts, M., Omran, M., Ramos, S., Rehfeld, T., Enzweiler, M., Benenson, R., Franke, U., Roth, S., &amp; Schiele, B. (2016). The Cityscapes Dataset for Semantic Urban Scene Understanding.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2016-Decem). https://doi.org/10.1109/CVPR.2016.350</w:t>
      </w:r>
    </w:p>
    <w:p w14:paraId="2713C3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ui, X., Lu, C., &amp; Wang, J. (2020). 3D Semantic Map Construction Using Improved ORB-SLAM2 for Mobile Robot in Edge Computing Environment.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67179–67191. https://doi.org/10.1109/ACCESS.2020.2983488</w:t>
      </w:r>
    </w:p>
    <w:p w14:paraId="3C4EC94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Deng, W., Huang, K., Chen, X., Zhou, Z., Shi, C., Guo, R., &amp; Zhang, H. (2020). Semantic RGB-D SLAM for Rescue Robot Navig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21320–221329. https://doi.org/10.1109/ACCESS.2020.3031867</w:t>
      </w:r>
    </w:p>
    <w:p w14:paraId="358DC07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Feng, D., Haase-Schutz, C., Rosenbaum, L., Hertlein, H., Glaser, C., Timm, F., Wiesbeck, W., </w:t>
      </w:r>
      <w:r w:rsidRPr="004C05BB">
        <w:rPr>
          <w:rFonts w:cs="Arial"/>
          <w:noProof/>
          <w:szCs w:val="24"/>
        </w:rPr>
        <w:lastRenderedPageBreak/>
        <w:t xml:space="preserve">&amp; Dietmayer, K. (2021). Deep Multi-Modal Object Detection and Semantic Segmentation for Autonomous Driving: Datasets, Methods, and Challenges. </w:t>
      </w:r>
      <w:r w:rsidRPr="004C05BB">
        <w:rPr>
          <w:rFonts w:cs="Arial"/>
          <w:i/>
          <w:iCs/>
          <w:noProof/>
          <w:szCs w:val="24"/>
        </w:rPr>
        <w:t>IEEE Transactions on Intelligent Transportation Systems</w:t>
      </w:r>
      <w:r w:rsidRPr="004C05BB">
        <w:rPr>
          <w:rFonts w:cs="Arial"/>
          <w:noProof/>
          <w:szCs w:val="24"/>
        </w:rPr>
        <w:t xml:space="preserve">, </w:t>
      </w:r>
      <w:r w:rsidRPr="004C05BB">
        <w:rPr>
          <w:rFonts w:cs="Arial"/>
          <w:i/>
          <w:iCs/>
          <w:noProof/>
          <w:szCs w:val="24"/>
        </w:rPr>
        <w:t>22</w:t>
      </w:r>
      <w:r w:rsidRPr="004C05BB">
        <w:rPr>
          <w:rFonts w:cs="Arial"/>
          <w:noProof/>
          <w:szCs w:val="24"/>
        </w:rPr>
        <w:t>(3), 1341–1360. https://doi.org/10.1109/TITS.2020.2972974</w:t>
      </w:r>
    </w:p>
    <w:p w14:paraId="1A1DEDE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4C05BB">
        <w:rPr>
          <w:rFonts w:cs="Arial"/>
          <w:i/>
          <w:iCs/>
          <w:noProof/>
          <w:szCs w:val="24"/>
        </w:rPr>
        <w:t>2019 International Conference on Robotics and Automation (ICRA)</w:t>
      </w:r>
      <w:r w:rsidRPr="004C05BB">
        <w:rPr>
          <w:rFonts w:cs="Arial"/>
          <w:noProof/>
          <w:szCs w:val="24"/>
        </w:rPr>
        <w:t xml:space="preserve">, </w:t>
      </w:r>
      <w:r w:rsidRPr="004C05BB">
        <w:rPr>
          <w:rFonts w:cs="Arial"/>
          <w:i/>
          <w:iCs/>
          <w:noProof/>
          <w:szCs w:val="24"/>
        </w:rPr>
        <w:t>2019</w:t>
      </w:r>
      <w:r w:rsidRPr="004C05BB">
        <w:rPr>
          <w:rFonts w:cs="Arial"/>
          <w:noProof/>
          <w:szCs w:val="24"/>
        </w:rPr>
        <w:t>-</w:t>
      </w:r>
      <w:r w:rsidRPr="004C05BB">
        <w:rPr>
          <w:rFonts w:cs="Arial"/>
          <w:i/>
          <w:iCs/>
          <w:noProof/>
          <w:szCs w:val="24"/>
        </w:rPr>
        <w:t>May</w:t>
      </w:r>
      <w:r w:rsidRPr="004C05BB">
        <w:rPr>
          <w:rFonts w:cs="Arial"/>
          <w:noProof/>
          <w:szCs w:val="24"/>
        </w:rPr>
        <w:t>, 2253–2259. https://doi.org/10.1109/ICRA.2019.8793693</w:t>
      </w:r>
    </w:p>
    <w:p w14:paraId="093D5C4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4C05BB">
        <w:rPr>
          <w:rFonts w:cs="Arial"/>
          <w:i/>
          <w:iCs/>
          <w:noProof/>
          <w:szCs w:val="24"/>
        </w:rPr>
        <w:t>Proceedings - IEEE International Conference on Robotics and Automation</w:t>
      </w:r>
      <w:r w:rsidRPr="004C05BB">
        <w:rPr>
          <w:rFonts w:cs="Arial"/>
          <w:noProof/>
          <w:szCs w:val="24"/>
        </w:rPr>
        <w:t>, 1028–1035. https://doi.org/10.1109/ICRA.2017.7989124</w:t>
      </w:r>
    </w:p>
    <w:p w14:paraId="120954E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He, K., Zhang, X., Ren, S., &amp; Sun, J. (2016). Deep residual learning for image recognition. </w:t>
      </w:r>
      <w:r w:rsidRPr="004C05BB">
        <w:rPr>
          <w:rFonts w:cs="Arial"/>
          <w:i/>
          <w:iCs/>
          <w:noProof/>
          <w:szCs w:val="24"/>
        </w:rPr>
        <w:t>Proceedings of the IEEE Computer Society Conference on Computer Vision and Pattern Recognition</w:t>
      </w:r>
      <w:r w:rsidRPr="004C05BB">
        <w:rPr>
          <w:rFonts w:cs="Arial"/>
          <w:noProof/>
          <w:szCs w:val="24"/>
        </w:rPr>
        <w:t xml:space="preserve">, </w:t>
      </w:r>
      <w:r w:rsidRPr="004C05BB">
        <w:rPr>
          <w:rFonts w:cs="Arial"/>
          <w:i/>
          <w:iCs/>
          <w:noProof/>
          <w:szCs w:val="24"/>
        </w:rPr>
        <w:t>2016</w:t>
      </w:r>
      <w:r w:rsidRPr="004C05BB">
        <w:rPr>
          <w:rFonts w:cs="Arial"/>
          <w:noProof/>
          <w:szCs w:val="24"/>
        </w:rPr>
        <w:t>-</w:t>
      </w:r>
      <w:r w:rsidRPr="004C05BB">
        <w:rPr>
          <w:rFonts w:cs="Arial"/>
          <w:i/>
          <w:iCs/>
          <w:noProof/>
          <w:szCs w:val="24"/>
        </w:rPr>
        <w:t>December</w:t>
      </w:r>
      <w:r w:rsidRPr="004C05BB">
        <w:rPr>
          <w:rFonts w:cs="Arial"/>
          <w:noProof/>
          <w:szCs w:val="24"/>
        </w:rPr>
        <w:t>, 770–778. https://doi.org/10.1109/CVPR.2016.90</w:t>
      </w:r>
    </w:p>
    <w:p w14:paraId="0B0ADE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llustration of challenges in semantic segmentation. (a), Input Image.... | Download Scientific Diagram</w:t>
      </w:r>
      <w:r w:rsidRPr="004C05BB">
        <w:rPr>
          <w:rFonts w:cs="Arial"/>
          <w:noProof/>
          <w:szCs w:val="24"/>
        </w:rPr>
        <w:t>. (n.d.). Retrieved June 3, 2021, from https://www.researchgate.net/figure/Illustration-of-challenges-in-semantic-segmentation-a-Input-Image-b-Ground-Truth_fig1_332186435</w:t>
      </w:r>
    </w:p>
    <w:p w14:paraId="3AFC861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ncorrect visualization of LiDAR · Issue #32 · carla-simulator/ros-bridge</w:t>
      </w:r>
      <w:r w:rsidRPr="004C05BB">
        <w:rPr>
          <w:rFonts w:cs="Arial"/>
          <w:noProof/>
          <w:szCs w:val="24"/>
        </w:rPr>
        <w:t>. (n.d.). Retrieved June 3, 2021, from https://github.com/carla-simulator/ros-bridge/issues/32</w:t>
      </w:r>
    </w:p>
    <w:p w14:paraId="04B1794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Intel. (2019). </w:t>
      </w:r>
      <w:r w:rsidRPr="004C05BB">
        <w:rPr>
          <w:rFonts w:cs="Arial"/>
          <w:i/>
          <w:iCs/>
          <w:noProof/>
          <w:szCs w:val="24"/>
        </w:rPr>
        <w:t>Depth Camera D435 – Intel® RealSense</w:t>
      </w:r>
      <w:r w:rsidRPr="004C05BB">
        <w:rPr>
          <w:rFonts w:cs="Arial"/>
          <w:i/>
          <w:iCs/>
          <w:noProof/>
          <w:szCs w:val="24"/>
          <w:vertAlign w:val="superscript"/>
        </w:rPr>
        <w:t>TM</w:t>
      </w:r>
      <w:r w:rsidRPr="004C05BB">
        <w:rPr>
          <w:rFonts w:cs="Arial"/>
          <w:i/>
          <w:iCs/>
          <w:noProof/>
          <w:szCs w:val="24"/>
        </w:rPr>
        <w:t xml:space="preserve"> Depth and Tracking Cameras</w:t>
      </w:r>
      <w:r w:rsidRPr="004C05BB">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n, S., Chen, L., Sun, R., &amp; McLoone, S. (2020). A novel vSLAM framework with unsupervised semantic segmentation based on adversarial transfer learning. </w:t>
      </w:r>
      <w:r w:rsidRPr="004C05BB">
        <w:rPr>
          <w:rFonts w:cs="Arial"/>
          <w:i/>
          <w:iCs/>
          <w:noProof/>
          <w:szCs w:val="24"/>
        </w:rPr>
        <w:t>Applied Soft Computing Journal</w:t>
      </w:r>
      <w:r w:rsidRPr="004C05BB">
        <w:rPr>
          <w:rFonts w:cs="Arial"/>
          <w:noProof/>
          <w:szCs w:val="24"/>
        </w:rPr>
        <w:t xml:space="preserve">, </w:t>
      </w:r>
      <w:r w:rsidRPr="004C05BB">
        <w:rPr>
          <w:rFonts w:cs="Arial"/>
          <w:i/>
          <w:iCs/>
          <w:noProof/>
          <w:szCs w:val="24"/>
        </w:rPr>
        <w:t>90</w:t>
      </w:r>
      <w:r w:rsidRPr="004C05BB">
        <w:rPr>
          <w:rFonts w:cs="Arial"/>
          <w:noProof/>
          <w:szCs w:val="24"/>
        </w:rPr>
        <w:t>, 106153. https://doi.org/10.1016/j.asoc.2020.106153</w:t>
      </w:r>
    </w:p>
    <w:p w14:paraId="654B6EB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won, J. (2019). </w:t>
      </w:r>
      <w:r w:rsidRPr="004C05BB">
        <w:rPr>
          <w:rFonts w:cs="Arial"/>
          <w:i/>
          <w:iCs/>
          <w:noProof/>
          <w:szCs w:val="24"/>
        </w:rPr>
        <w:t>Computer Vision for Beginners: Part 4 - Towards Data Science</w:t>
      </w:r>
      <w:r w:rsidRPr="004C05BB">
        <w:rPr>
          <w:rFonts w:cs="Arial"/>
          <w:noProof/>
          <w:szCs w:val="24"/>
        </w:rPr>
        <w:t xml:space="preserve">. </w:t>
      </w:r>
      <w:r w:rsidRPr="004C05BB">
        <w:rPr>
          <w:rFonts w:cs="Arial"/>
          <w:noProof/>
          <w:szCs w:val="24"/>
        </w:rPr>
        <w:lastRenderedPageBreak/>
        <w:t>https://towardsdatascience.com/computer-vision-for-beginners-part-4-64a8d9856208</w:t>
      </w:r>
    </w:p>
    <w:p w14:paraId="19E28679"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Krombach, N., Droeschel, D., Houben, S., &amp; Behnke, S. (2018). Feature-based visual odometry prior for real-time semi-dense stereo SLAM. </w:t>
      </w:r>
      <w:r w:rsidRPr="004C05BB">
        <w:rPr>
          <w:rFonts w:cs="Arial"/>
          <w:i/>
          <w:iCs/>
          <w:noProof/>
          <w:szCs w:val="24"/>
        </w:rPr>
        <w:t>Robotics and Autonomous Systems</w:t>
      </w:r>
      <w:r w:rsidRPr="004C05BB">
        <w:rPr>
          <w:rFonts w:cs="Arial"/>
          <w:noProof/>
          <w:szCs w:val="24"/>
        </w:rPr>
        <w:t xml:space="preserve">, </w:t>
      </w:r>
      <w:r w:rsidRPr="004C05BB">
        <w:rPr>
          <w:rFonts w:cs="Arial"/>
          <w:i/>
          <w:iCs/>
          <w:noProof/>
          <w:szCs w:val="24"/>
        </w:rPr>
        <w:t>109</w:t>
      </w:r>
      <w:r w:rsidRPr="004C05BB">
        <w:rPr>
          <w:rFonts w:cs="Arial"/>
          <w:noProof/>
          <w:szCs w:val="24"/>
        </w:rPr>
        <w:t>, 38–58. https://doi.org/10.1016/j.robot.2018.08.002</w:t>
      </w:r>
    </w:p>
    <w:p w14:paraId="224D815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ewandowski, B., Wengefeld, T., Muller, S., Jenny, M., Glende, S., Schroter, C., Bley, A., &amp; Gross, H.-M. (2020). Socially Compliant Human-Robot Interaction for Autonomous Scanning Tasks in Supermarket Environments. </w:t>
      </w:r>
      <w:r w:rsidRPr="004C05BB">
        <w:rPr>
          <w:rFonts w:cs="Arial"/>
          <w:i/>
          <w:iCs/>
          <w:noProof/>
          <w:szCs w:val="24"/>
        </w:rPr>
        <w:t>2020 29th IEEE International Conference on Robot and Human Interactive Communication (RO-MAN)</w:t>
      </w:r>
      <w:r w:rsidRPr="004C05BB">
        <w:rPr>
          <w:rFonts w:cs="Arial"/>
          <w:noProof/>
          <w:szCs w:val="24"/>
        </w:rPr>
        <w:t>, 363–370. https://doi.org/10.1109/RO-MAN47096.2020.9223568</w:t>
      </w:r>
    </w:p>
    <w:p w14:paraId="12678E9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 F., Li, W., Chen, W., Xu, W., Huang, L., Li, D., Cai, S., Yang, M., Xiong, X., &amp; Liu, Y. (2020). A Mobile Robot Visual SLAM System with Enhanced Semantics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5442–25458. https://doi.org/10.1109/ACCESS.2020.2970238</w:t>
      </w:r>
    </w:p>
    <w:p w14:paraId="29D71D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u, W., Chan, A. B., Lau, R. W. H., &amp; Manochaieee, D. (2015). Leveraging long-term predictions and online learning in agent-based multiple person tracking. In </w:t>
      </w:r>
      <w:r w:rsidRPr="004C05BB">
        <w:rPr>
          <w:rFonts w:cs="Arial"/>
          <w:i/>
          <w:iCs/>
          <w:noProof/>
          <w:szCs w:val="24"/>
        </w:rPr>
        <w:t>IEEE Transactions on Circuits and Systems for Video Technology</w:t>
      </w:r>
      <w:r w:rsidRPr="004C05BB">
        <w:rPr>
          <w:rFonts w:cs="Arial"/>
          <w:noProof/>
          <w:szCs w:val="24"/>
        </w:rPr>
        <w:t xml:space="preserve"> (Vol. 25, Issue 3). https://doi.org/10.1109/TCSVT.2014.2344511</w:t>
      </w:r>
    </w:p>
    <w:p w14:paraId="3C83BF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4C05BB">
        <w:rPr>
          <w:rFonts w:cs="Arial"/>
          <w:i/>
          <w:iCs/>
          <w:noProof/>
          <w:szCs w:val="24"/>
        </w:rPr>
        <w:t>Journal of Robotics and Mechatronics</w:t>
      </w:r>
      <w:r w:rsidRPr="004C05BB">
        <w:rPr>
          <w:rFonts w:cs="Arial"/>
          <w:noProof/>
          <w:szCs w:val="24"/>
        </w:rPr>
        <w:t xml:space="preserve"> (Vol. 32, Issue 6). https://doi.org/10.20965/jrm.2020.p1137</w:t>
      </w:r>
    </w:p>
    <w:p w14:paraId="2546B6F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oors, P., Germeys, F., Pomianowska, I., &amp; Verfaillie, K. (2015). Perceiving where another person is looking: The integration of head and body information in estimating another person’s gaze. </w:t>
      </w:r>
      <w:r w:rsidRPr="004C05BB">
        <w:rPr>
          <w:rFonts w:cs="Arial"/>
          <w:i/>
          <w:iCs/>
          <w:noProof/>
          <w:szCs w:val="24"/>
        </w:rPr>
        <w:t>Frontiers in Psychology</w:t>
      </w:r>
      <w:r w:rsidRPr="004C05BB">
        <w:rPr>
          <w:rFonts w:cs="Arial"/>
          <w:noProof/>
          <w:szCs w:val="24"/>
        </w:rPr>
        <w:t xml:space="preserve">, </w:t>
      </w:r>
      <w:r w:rsidRPr="004C05BB">
        <w:rPr>
          <w:rFonts w:cs="Arial"/>
          <w:i/>
          <w:iCs/>
          <w:noProof/>
          <w:szCs w:val="24"/>
        </w:rPr>
        <w:t>6</w:t>
      </w:r>
      <w:r w:rsidRPr="004C05BB">
        <w:rPr>
          <w:rFonts w:cs="Arial"/>
          <w:noProof/>
          <w:szCs w:val="24"/>
        </w:rPr>
        <w:t>(JUN). https://doi.org/10.3389/fpsyg.2015.00909</w:t>
      </w:r>
    </w:p>
    <w:p w14:paraId="24E6D56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 L., Yao, P., Zheng, Y., Chen, K., Wang, F., &amp; Qi, N. (2020). Research on SLAM algorithm of mobile robot based on the fusion of 2D LiDAR and depth camera.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157628–157642. https://doi.org/10.1109/ACCESS.2020.3019659</w:t>
      </w:r>
    </w:p>
    <w:p w14:paraId="469509C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naro, M., &amp; Menegatti, E. (2014). Fast RGB-D people tracking for service robots.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37</w:t>
      </w:r>
      <w:r w:rsidRPr="004C05BB">
        <w:rPr>
          <w:rFonts w:cs="Arial"/>
          <w:noProof/>
          <w:szCs w:val="24"/>
        </w:rPr>
        <w:t>(3), 227–242. https://doi.org/10.1007/s10514-014-9385-0</w:t>
      </w:r>
    </w:p>
    <w:p w14:paraId="5EA44CA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r-Artal, R., Montiel, J. M. M., &amp; Tardos, J. D. (2015). ORB-SLAM: a Versatile and Accurate Monocular SLAM System. </w:t>
      </w:r>
      <w:r w:rsidRPr="004C05BB">
        <w:rPr>
          <w:rFonts w:cs="Arial"/>
          <w:i/>
          <w:iCs/>
          <w:noProof/>
          <w:szCs w:val="24"/>
        </w:rPr>
        <w:t>IEEE Transactions on Robotics</w:t>
      </w:r>
      <w:r w:rsidRPr="004C05BB">
        <w:rPr>
          <w:rFonts w:cs="Arial"/>
          <w:noProof/>
          <w:szCs w:val="24"/>
        </w:rPr>
        <w:t xml:space="preserve">, </w:t>
      </w:r>
      <w:r w:rsidRPr="004C05BB">
        <w:rPr>
          <w:rFonts w:cs="Arial"/>
          <w:i/>
          <w:iCs/>
          <w:noProof/>
          <w:szCs w:val="24"/>
        </w:rPr>
        <w:t>31</w:t>
      </w:r>
      <w:r w:rsidRPr="004C05BB">
        <w:rPr>
          <w:rFonts w:cs="Arial"/>
          <w:noProof/>
          <w:szCs w:val="24"/>
        </w:rPr>
        <w:t xml:space="preserve">(5), 1147–1163. </w:t>
      </w:r>
      <w:r w:rsidRPr="004C05BB">
        <w:rPr>
          <w:rFonts w:cs="Arial"/>
          <w:noProof/>
          <w:szCs w:val="24"/>
        </w:rPr>
        <w:lastRenderedPageBreak/>
        <w:t>https://doi.org/10.1109/TRO.2015.2463671</w:t>
      </w:r>
    </w:p>
    <w:p w14:paraId="601DF2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ORB SLAM Proposal for NTU GPU Programming Course 2016</w:t>
      </w:r>
      <w:r w:rsidRPr="004C05BB">
        <w:rPr>
          <w:rFonts w:cs="Arial"/>
          <w:noProof/>
          <w:szCs w:val="24"/>
        </w:rPr>
        <w:t>. (n.d.). Retrieved June 3, 2021, from https://www.slideshare.net/MindosCheng/orb-slam-proposal-for-ntu-gpu-programming-course-2016</w:t>
      </w:r>
    </w:p>
    <w:p w14:paraId="77FC0C8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Principle drawing of a stereo camera setup. Objects (1,2) in various... | Download Scientific Diagram</w:t>
      </w:r>
      <w:r w:rsidRPr="004C05BB">
        <w:rPr>
          <w:rFonts w:cs="Arial"/>
          <w:noProof/>
          <w:szCs w:val="24"/>
        </w:rPr>
        <w:t>. (n.d.). Retrieved June 3, 2021, from https://www.researchgate.net/figure/Principle-drawing-of-a-stereo-camera-setup-Objects-1-2-in-various-depth-ranges-are_fig5_303307354</w:t>
      </w:r>
    </w:p>
    <w:p w14:paraId="1B7AD43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Ren, S., He, K., Girshick, R., &amp; Sun, J. (2017). Faster R-CNN: Towards Real-Time Object Detection with Region Proposal Networks. In </w:t>
      </w:r>
      <w:r w:rsidRPr="004C05BB">
        <w:rPr>
          <w:rFonts w:cs="Arial"/>
          <w:i/>
          <w:iCs/>
          <w:noProof/>
          <w:szCs w:val="24"/>
        </w:rPr>
        <w:t>IEEE Transactions on Pattern Analysis and Machine Intelligence</w:t>
      </w:r>
      <w:r w:rsidRPr="004C05BB">
        <w:rPr>
          <w:rFonts w:cs="Arial"/>
          <w:noProof/>
          <w:szCs w:val="24"/>
        </w:rPr>
        <w:t xml:space="preserve"> (Vol. 39, Issue 6). https://doi.org/10.1109/TPAMI.2016.2577031</w:t>
      </w:r>
    </w:p>
    <w:p w14:paraId="522B3A9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Review: SENet — Squeeze-and-Excitation Network, Winner of ILSVRC 2017 (Image Classification) | by Sik-Ho Tsang | Towards Data Science</w:t>
      </w:r>
      <w:r w:rsidRPr="004C05BB">
        <w:rPr>
          <w:rFonts w:cs="Arial"/>
          <w:noProof/>
          <w:szCs w:val="24"/>
        </w:rPr>
        <w:t>. (n.d.). Retrieved June 3, 2021, from https://towardsdatascience.com/review-senet-squeeze-and-excitation-network-winner-of-ilsvrc-2017-image-classification-a887b98b2883</w:t>
      </w:r>
    </w:p>
    <w:p w14:paraId="5F735DB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CRUM - ECLEE | European Center for Leadership and Entrepreneurship Education</w:t>
      </w:r>
      <w:r w:rsidRPr="004C05BB">
        <w:rPr>
          <w:rFonts w:cs="Arial"/>
          <w:noProof/>
          <w:szCs w:val="24"/>
        </w:rPr>
        <w:t>. (n.d.). Retrieved June 3, 2021, from https://www.eclee.com/training/scrum/</w:t>
      </w:r>
    </w:p>
    <w:p w14:paraId="67DF0B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eichter, D., Köhler, M., Lewandowski, B., Wengefeld, T., &amp; Gross, H.-M. (2020). Efficient RGB-D Semantic Segmentation for Indoor Scene Analysis. </w:t>
      </w:r>
      <w:r w:rsidRPr="004C05BB">
        <w:rPr>
          <w:rFonts w:cs="Arial"/>
          <w:i/>
          <w:iCs/>
          <w:noProof/>
          <w:szCs w:val="24"/>
        </w:rPr>
        <w:t>ArXiv</w:t>
      </w:r>
      <w:r w:rsidRPr="004C05BB">
        <w:rPr>
          <w:rFonts w:cs="Arial"/>
          <w:noProof/>
          <w:szCs w:val="24"/>
        </w:rPr>
        <w:t>. http://arxiv.org/abs/2011.06961</w:t>
      </w:r>
    </w:p>
    <w:p w14:paraId="72C6152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hin, Y.-S., Yeong, ·, Park, S., &amp; Kim, A. (2020). DVL-SLAM: sparse depth enhanced direct visual-LiDAR SLAM.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44</w:t>
      </w:r>
      <w:r w:rsidRPr="004C05BB">
        <w:rPr>
          <w:rFonts w:cs="Arial"/>
          <w:noProof/>
          <w:szCs w:val="24"/>
        </w:rPr>
        <w:t>, 115–130. https://doi.org/10.1007/s10514-019-09881-0</w:t>
      </w:r>
    </w:p>
    <w:p w14:paraId="34279BF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ilberman, N., Hoiem, D., Kohli, P., &amp; Fergus, R. (2012). Indoor segmentation and support inference from RGBD images. In </w:t>
      </w:r>
      <w:r w:rsidRPr="004C05BB">
        <w:rPr>
          <w:rFonts w:cs="Arial"/>
          <w:i/>
          <w:iCs/>
          <w:noProof/>
          <w:szCs w:val="24"/>
        </w:rPr>
        <w:t>Lecture Notes in Computer Science (including subseries Lecture Notes in Artificial Intelligence and Lecture Notes in Bioinformatics): Vol. 7576 LNCS</w:t>
      </w:r>
      <w:r w:rsidRPr="004C05BB">
        <w:rPr>
          <w:rFonts w:cs="Arial"/>
          <w:noProof/>
          <w:szCs w:val="24"/>
        </w:rPr>
        <w:t xml:space="preserve"> (Issue PART 5). https://doi.org/10.1007/978-3-642-33715-4_54</w:t>
      </w:r>
    </w:p>
    <w:p w14:paraId="6E964DB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ong, S., Lichtenberg, S. P., &amp; Xiao, J. (2015). SUN RGB-D: A RGB-D scene understanding benchmark suite.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07-12-June). https://doi.org/10.1109/CVPR.2015.7298655</w:t>
      </w:r>
    </w:p>
    <w:p w14:paraId="1730EF5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lastRenderedPageBreak/>
        <w:t>Stereo visual SLAM system overview: First, we undistort and rectify the... | Download Scientific Diagram</w:t>
      </w:r>
      <w:r w:rsidRPr="004C05BB">
        <w:rPr>
          <w:rFonts w:cs="Arial"/>
          <w:noProof/>
          <w:szCs w:val="24"/>
        </w:rPr>
        <w:t>. (n.d.). Retrieved June 3, 2021, from https://www.researchgate.net/figure/Stereo-visual-SLAM-system-overview-First-we-undistort-and-rectify-the-stereo-images_fig1_257523126</w:t>
      </w:r>
    </w:p>
    <w:p w14:paraId="4B5A2EA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upercharge your computer vision models with synthetic datasets built by Unity | Unity Blog</w:t>
      </w:r>
      <w:r w:rsidRPr="004C05BB">
        <w:rPr>
          <w:rFonts w:cs="Arial"/>
          <w:noProof/>
          <w:szCs w:val="24"/>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eso-Fz-Betoño, D., Zulueta, E., Sánchez-Chica, A., Fernandez-Gamiz, U., &amp; Saenz-Aguirre, A. (2020). Semantic segmentation to develop an indoor navigation system for an autonomous mobile robot. </w:t>
      </w:r>
      <w:r w:rsidRPr="004C05BB">
        <w:rPr>
          <w:rFonts w:cs="Arial"/>
          <w:i/>
          <w:iCs/>
          <w:noProof/>
          <w:szCs w:val="24"/>
        </w:rPr>
        <w:t>Mathematics</w:t>
      </w:r>
      <w:r w:rsidRPr="004C05BB">
        <w:rPr>
          <w:rFonts w:cs="Arial"/>
          <w:noProof/>
          <w:szCs w:val="24"/>
        </w:rPr>
        <w:t xml:space="preserve">, </w:t>
      </w:r>
      <w:r w:rsidRPr="004C05BB">
        <w:rPr>
          <w:rFonts w:cs="Arial"/>
          <w:i/>
          <w:iCs/>
          <w:noProof/>
          <w:szCs w:val="24"/>
        </w:rPr>
        <w:t>8</w:t>
      </w:r>
      <w:r w:rsidRPr="004C05BB">
        <w:rPr>
          <w:rFonts w:cs="Arial"/>
          <w:noProof/>
          <w:szCs w:val="24"/>
        </w:rPr>
        <w:t>(5). https://doi.org/10.3390/MATH8050855</w:t>
      </w:r>
    </w:p>
    <w:p w14:paraId="0D4A2C6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R., Zhang, W., Shi, Y., Wang, X., &amp; Cao, W. (2019). GA-ORB: A New Efficient Feature Extraction Algorithm for Multispectral Images Based on Geometric Algebra.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71235–71244. https://doi.org/10.1109/ACCESS.2019.2918813</w:t>
      </w:r>
    </w:p>
    <w:p w14:paraId="7196B72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Y., Chen, Q., Chen, S., &amp; Wu, J. (2020). Multi-Scale Convolutional Features Network for Semantic Segmentation in Indoor Scenes.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89575–89583. https://doi.org/10.1109/ACCESS.2020.2993570</w:t>
      </w:r>
    </w:p>
    <w:p w14:paraId="3DFD021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eng, W., &amp; Zhu, X. (2021). INet: Convolutional Networks for Biomedical Image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16591–16603. https://doi.org/10.1109/ACCESS.2021.3053408</w:t>
      </w:r>
    </w:p>
    <w:p w14:paraId="2E4561A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What is Resnet or Residual Network | How Resnet Helps?</w:t>
      </w:r>
      <w:r w:rsidRPr="004C05BB">
        <w:rPr>
          <w:rFonts w:cs="Arial"/>
          <w:noProof/>
          <w:szCs w:val="24"/>
        </w:rPr>
        <w:t xml:space="preserve"> (n.d.). Retrieved June 24, 2021, from https://www.mygreatlearning.com/blog/resnet/</w:t>
      </w:r>
    </w:p>
    <w:p w14:paraId="36C019D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olf, D., Bajones, M., Prankl, J., &amp; Vincze, M. (2014). </w:t>
      </w:r>
      <w:r w:rsidRPr="004C05BB">
        <w:rPr>
          <w:rFonts w:cs="Arial"/>
          <w:i/>
          <w:iCs/>
          <w:noProof/>
          <w:szCs w:val="24"/>
        </w:rPr>
        <w:t>Find my mug: Efficient object search with a mobile robot using semantic segmentation</w:t>
      </w:r>
      <w:r w:rsidRPr="004C05BB">
        <w:rPr>
          <w:rFonts w:cs="Arial"/>
          <w:noProof/>
          <w:szCs w:val="24"/>
        </w:rPr>
        <w:t>. http://arxiv.org/abs/1404.5765</w:t>
      </w:r>
    </w:p>
    <w:p w14:paraId="02ABFC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Xu, D., &amp; Wu, Y. (2020). Improved YOLO-V3 with densenet for multi-scale remote sensing target detec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5), 1–24. https://doi.org/10.3390/s20154276</w:t>
      </w:r>
    </w:p>
    <w:p w14:paraId="1AF86D4E"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Zaarane, A., Slimani, I., Al Okaishi, W., Atouf, I., &amp; Hamdoun, A. (2020). Distance measurement system for autonomous vehicles using stereo camera. </w:t>
      </w:r>
      <w:r w:rsidRPr="004C05BB">
        <w:rPr>
          <w:rFonts w:cs="Arial"/>
          <w:i/>
          <w:iCs/>
          <w:noProof/>
          <w:szCs w:val="24"/>
        </w:rPr>
        <w:t>Array</w:t>
      </w:r>
      <w:r w:rsidRPr="004C05BB">
        <w:rPr>
          <w:rFonts w:cs="Arial"/>
          <w:noProof/>
          <w:szCs w:val="24"/>
        </w:rPr>
        <w:t xml:space="preserve">, </w:t>
      </w:r>
      <w:r w:rsidRPr="004C05BB">
        <w:rPr>
          <w:rFonts w:cs="Arial"/>
          <w:i/>
          <w:iCs/>
          <w:noProof/>
          <w:szCs w:val="24"/>
        </w:rPr>
        <w:t>5</w:t>
      </w:r>
      <w:r w:rsidRPr="004C05BB">
        <w:rPr>
          <w:rFonts w:cs="Arial"/>
          <w:noProof/>
          <w:szCs w:val="24"/>
        </w:rPr>
        <w:t xml:space="preserve">, 100016. </w:t>
      </w:r>
      <w:r w:rsidRPr="004C05BB">
        <w:rPr>
          <w:rFonts w:cs="Arial"/>
          <w:noProof/>
          <w:szCs w:val="24"/>
        </w:rPr>
        <w:lastRenderedPageBreak/>
        <w:t>https://doi.org/10.1016/j.array.2020.100016</w:t>
      </w:r>
    </w:p>
    <w:p w14:paraId="4786053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ZED 2 - AI Stereo Camera | Stereolabs</w:t>
      </w:r>
      <w:r w:rsidRPr="004C05BB">
        <w:rPr>
          <w:rFonts w:cs="Arial"/>
          <w:noProof/>
          <w:szCs w:val="24"/>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4C05BB">
        <w:rPr>
          <w:rFonts w:cs="Arial"/>
          <w:noProof/>
          <w:szCs w:val="24"/>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06" w:name="_Toc75453186"/>
      <w:r w:rsidRPr="005A2BF1">
        <w:rPr>
          <w:lang w:eastAsia="es-ES"/>
        </w:rPr>
        <w:lastRenderedPageBreak/>
        <w:t>Anexos</w:t>
      </w:r>
      <w:bookmarkEnd w:id="206"/>
    </w:p>
    <w:p w14:paraId="198BAB88" w14:textId="77777777" w:rsidR="00AC68E7" w:rsidRDefault="00AC68E7" w:rsidP="00AC68E7">
      <w:pPr>
        <w:tabs>
          <w:tab w:val="right" w:pos="9498"/>
        </w:tabs>
        <w:spacing w:after="240"/>
        <w:rPr>
          <w:rFonts w:eastAsia="Times New Roman" w:cs="Arial"/>
          <w:lang w:eastAsia="es-ES"/>
        </w:rPr>
      </w:pPr>
      <w:bookmarkStart w:id="207"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08" w:name="_Toc27049354"/>
      <w:bookmarkStart w:id="209" w:name="_Toc75453187"/>
      <w:r>
        <w:rPr>
          <w:rFonts w:eastAsia="Times New Roman"/>
          <w:lang w:eastAsia="es-ES"/>
        </w:rPr>
        <w:t>Anexo I. Título del anexo I</w:t>
      </w:r>
      <w:bookmarkEnd w:id="208"/>
      <w:bookmarkEnd w:id="209"/>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10" w:name="_Toc27049355"/>
      <w:bookmarkStart w:id="211" w:name="_Toc75453188"/>
      <w:r>
        <w:rPr>
          <w:rFonts w:eastAsia="Times New Roman"/>
          <w:lang w:eastAsia="es-ES"/>
        </w:rPr>
        <w:t>Anexo II. Título del anexo II</w:t>
      </w:r>
      <w:bookmarkEnd w:id="210"/>
      <w:bookmarkEnd w:id="211"/>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12" w:name="_Toc27049356"/>
      <w:bookmarkStart w:id="213" w:name="_Toc75453189"/>
      <w:r>
        <w:rPr>
          <w:rFonts w:eastAsia="Times New Roman"/>
          <w:lang w:eastAsia="es-ES"/>
        </w:rPr>
        <w:t>Anexo. Artículo de investigación</w:t>
      </w:r>
      <w:bookmarkEnd w:id="212"/>
      <w:bookmarkEnd w:id="213"/>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357AEA" w:rsidRPr="00AA3FD6" w:rsidRDefault="00357AEA" w:rsidP="00AC68E7">
                            <w:pPr>
                              <w:pStyle w:val="AbstractKeytitle"/>
                              <w:rPr>
                                <w:lang w:val="es-ES"/>
                              </w:rPr>
                            </w:pPr>
                            <w:bookmarkStart w:id="214" w:name="_Hlk27046501"/>
                            <w:bookmarkEnd w:id="214"/>
                            <w:r w:rsidRPr="00AA3FD6">
                              <w:rPr>
                                <w:lang w:val="es-ES"/>
                              </w:rPr>
                              <w:t>Palabras Clave</w:t>
                            </w:r>
                          </w:p>
                          <w:p w14:paraId="3C8D8E42" w14:textId="77777777" w:rsidR="00357AEA" w:rsidRPr="000969E9" w:rsidRDefault="00357AEA"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357AEA" w:rsidRPr="00AA3FD6" w:rsidRDefault="00357AEA" w:rsidP="00AC68E7">
                      <w:pPr>
                        <w:pStyle w:val="AbstractKeytitle"/>
                        <w:rPr>
                          <w:lang w:val="es-ES"/>
                        </w:rPr>
                      </w:pPr>
                      <w:bookmarkStart w:id="215" w:name="_Hlk27046501"/>
                      <w:bookmarkEnd w:id="215"/>
                      <w:r w:rsidRPr="00AA3FD6">
                        <w:rPr>
                          <w:lang w:val="es-ES"/>
                        </w:rPr>
                        <w:t>Palabras Clave</w:t>
                      </w:r>
                    </w:p>
                    <w:p w14:paraId="3C8D8E42" w14:textId="77777777" w:rsidR="00357AEA" w:rsidRPr="000969E9" w:rsidRDefault="00357AEA"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357AEA" w:rsidRPr="000969E9" w:rsidRDefault="00357AEA" w:rsidP="00AC68E7">
                            <w:pPr>
                              <w:pStyle w:val="AbstractKeytitle"/>
                              <w:rPr>
                                <w:lang w:val="es-ES"/>
                              </w:rPr>
                            </w:pPr>
                            <w:r w:rsidRPr="000969E9">
                              <w:rPr>
                                <w:lang w:val="es-ES"/>
                              </w:rPr>
                              <w:t xml:space="preserve">Resumen </w:t>
                            </w:r>
                          </w:p>
                          <w:p w14:paraId="3AE476E6" w14:textId="77777777" w:rsidR="00357AEA" w:rsidRPr="000969E9" w:rsidRDefault="00357AEA"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357AEA" w:rsidRPr="00DD3A76" w:rsidRDefault="00357AEA"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357AEA" w:rsidRPr="000969E9" w:rsidRDefault="00357AEA" w:rsidP="00AC68E7">
                      <w:pPr>
                        <w:pStyle w:val="AbstractKeytitle"/>
                        <w:rPr>
                          <w:lang w:val="es-ES"/>
                        </w:rPr>
                      </w:pPr>
                      <w:r w:rsidRPr="000969E9">
                        <w:rPr>
                          <w:lang w:val="es-ES"/>
                        </w:rPr>
                        <w:t xml:space="preserve">Resumen </w:t>
                      </w:r>
                    </w:p>
                    <w:p w14:paraId="3AE476E6" w14:textId="77777777" w:rsidR="00357AEA" w:rsidRPr="000969E9" w:rsidRDefault="00357AEA"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357AEA" w:rsidRPr="00DD3A76" w:rsidRDefault="00357AEA"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6"/>
          <w:footerReference w:type="default" r:id="rId47"/>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6" w:name="_Hlk516162874"/>
      <w:r w:rsidRPr="00F1126D">
        <w:rPr>
          <w:rFonts w:ascii="Times New Roman" w:eastAsia="Times New Roman" w:hAnsi="Times New Roman" w:cs="Times New Roman"/>
          <w:sz w:val="18"/>
          <w:szCs w:val="20"/>
          <w:lang w:val="es-ES"/>
        </w:rPr>
        <w:t xml:space="preserve">La lectura de esta introducción </w:t>
      </w:r>
      <w:bookmarkEnd w:id="216"/>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17"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17"/>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8"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19"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19"/>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18"/>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357AEA" w:rsidRDefault="00357AEA"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357AEA" w:rsidRPr="00AA3FD6" w:rsidRDefault="00357AEA"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357AEA" w:rsidRDefault="00357AEA"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357AEA" w:rsidRPr="00AA3FD6" w:rsidRDefault="00357AEA"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357AEA" w:rsidRPr="00AA3FD6" w:rsidRDefault="00357AEA" w:rsidP="00AC68E7">
                            <w:pPr>
                              <w:pStyle w:val="TableTitle"/>
                              <w:rPr>
                                <w:lang w:val="en-GB"/>
                              </w:rPr>
                            </w:pPr>
                            <w:r w:rsidRPr="00AA3FD6">
                              <w:rPr>
                                <w:lang w:val="en-GB"/>
                              </w:rPr>
                              <w:t>Tabla I</w:t>
                            </w:r>
                          </w:p>
                          <w:p w14:paraId="3BE8EF79" w14:textId="77777777" w:rsidR="00357AEA" w:rsidRPr="00AA3FD6" w:rsidRDefault="00357AEA"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357AEA"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357AEA" w:rsidRPr="0024511C" w:rsidRDefault="00357AEA"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357AEA" w:rsidRPr="0024511C" w:rsidRDefault="00357AEA"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357AEA" w:rsidRPr="00AA3FD6" w:rsidRDefault="00357AEA"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357AEA" w:rsidRPr="0024511C" w14:paraId="566B191C" w14:textId="77777777">
                              <w:tc>
                                <w:tcPr>
                                  <w:tcW w:w="720" w:type="dxa"/>
                                  <w:tcBorders>
                                    <w:top w:val="nil"/>
                                    <w:left w:val="nil"/>
                                    <w:bottom w:val="nil"/>
                                    <w:right w:val="nil"/>
                                  </w:tcBorders>
                                </w:tcPr>
                                <w:p w14:paraId="69B26104" w14:textId="77777777" w:rsidR="00357AEA" w:rsidRPr="0024511C" w:rsidRDefault="00357AEA"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357AEA" w:rsidRPr="0024511C" w:rsidRDefault="00357AEA"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357AEA" w:rsidRPr="0024511C" w:rsidRDefault="00357AEA"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357AEA" w:rsidRPr="0024511C" w14:paraId="04767727" w14:textId="77777777">
                              <w:tc>
                                <w:tcPr>
                                  <w:tcW w:w="720" w:type="dxa"/>
                                  <w:tcBorders>
                                    <w:top w:val="nil"/>
                                    <w:left w:val="nil"/>
                                    <w:bottom w:val="nil"/>
                                    <w:right w:val="nil"/>
                                  </w:tcBorders>
                                </w:tcPr>
                                <w:p w14:paraId="65AF2102" w14:textId="77777777" w:rsidR="00357AEA" w:rsidRPr="0024511C" w:rsidRDefault="00357AEA"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357AEA" w:rsidRPr="00AA3FD6" w:rsidRDefault="00357AEA" w:rsidP="00E2389C">
                                  <w:pPr>
                                    <w:pStyle w:val="TableText"/>
                                    <w:ind w:firstLine="0"/>
                                    <w:rPr>
                                      <w:lang w:val="en-GB"/>
                                    </w:rPr>
                                  </w:pPr>
                                  <w:r w:rsidRPr="00AA3FD6">
                                    <w:rPr>
                                      <w:lang w:val="en-GB"/>
                                    </w:rPr>
                                    <w:t xml:space="preserve">magnetic flux density, </w:t>
                                  </w:r>
                                </w:p>
                                <w:p w14:paraId="27F1AF3B" w14:textId="77777777" w:rsidR="00357AEA" w:rsidRPr="00AA3FD6" w:rsidRDefault="00357AEA"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357AEA" w:rsidRPr="0024511C" w:rsidRDefault="00357AEA"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357AEA" w:rsidRPr="0024511C" w14:paraId="7F605F96" w14:textId="77777777">
                              <w:tc>
                                <w:tcPr>
                                  <w:tcW w:w="720" w:type="dxa"/>
                                  <w:tcBorders>
                                    <w:top w:val="nil"/>
                                    <w:left w:val="nil"/>
                                    <w:bottom w:val="nil"/>
                                    <w:right w:val="nil"/>
                                  </w:tcBorders>
                                </w:tcPr>
                                <w:p w14:paraId="4FC5B8DB" w14:textId="77777777" w:rsidR="00357AEA" w:rsidRPr="0024511C" w:rsidRDefault="00357AEA"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357AEA" w:rsidRPr="0024511C" w:rsidRDefault="00357AEA"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357AEA" w:rsidRPr="0024511C" w:rsidRDefault="00357AEA"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24511C" w14:paraId="4906024D" w14:textId="77777777">
                              <w:tc>
                                <w:tcPr>
                                  <w:tcW w:w="720" w:type="dxa"/>
                                  <w:tcBorders>
                                    <w:top w:val="nil"/>
                                    <w:left w:val="nil"/>
                                    <w:bottom w:val="nil"/>
                                    <w:right w:val="nil"/>
                                  </w:tcBorders>
                                </w:tcPr>
                                <w:p w14:paraId="2F3FF262"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357AEA" w:rsidRPr="0024511C" w:rsidRDefault="00357AEA"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357AEA" w:rsidRPr="0024511C" w:rsidRDefault="00357AEA" w:rsidP="00E2389C">
                                  <w:pPr>
                                    <w:pStyle w:val="TableText"/>
                                    <w:ind w:firstLine="0"/>
                                    <w:rPr>
                                      <w:lang w:val="es-ES"/>
                                    </w:rPr>
                                  </w:pPr>
                                  <w:r w:rsidRPr="0024511C">
                                    <w:rPr>
                                      <w:lang w:val="es-ES"/>
                                    </w:rPr>
                                    <w:t xml:space="preserve">1 erg/G = 1 emu </w:t>
                                  </w:r>
                                </w:p>
                                <w:p w14:paraId="4052F176"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357AEA" w:rsidRPr="0024511C" w14:paraId="667F48CD" w14:textId="77777777">
                              <w:tc>
                                <w:tcPr>
                                  <w:tcW w:w="720" w:type="dxa"/>
                                  <w:tcBorders>
                                    <w:top w:val="nil"/>
                                    <w:left w:val="nil"/>
                                    <w:bottom w:val="nil"/>
                                    <w:right w:val="nil"/>
                                  </w:tcBorders>
                                </w:tcPr>
                                <w:p w14:paraId="069313ED"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357AEA" w:rsidRPr="0024511C" w:rsidRDefault="00357AEA"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357AEA" w:rsidRPr="0024511C" w14:paraId="2F2186ED" w14:textId="77777777">
                              <w:tc>
                                <w:tcPr>
                                  <w:tcW w:w="720" w:type="dxa"/>
                                  <w:tcBorders>
                                    <w:top w:val="nil"/>
                                    <w:left w:val="nil"/>
                                    <w:bottom w:val="nil"/>
                                    <w:right w:val="nil"/>
                                  </w:tcBorders>
                                </w:tcPr>
                                <w:p w14:paraId="3C18CEEB" w14:textId="77777777" w:rsidR="00357AEA" w:rsidRPr="0024511C" w:rsidRDefault="00357AEA"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357AEA" w:rsidRPr="0024511C" w:rsidRDefault="00357AEA"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AA3FD6" w14:paraId="034CE7D3" w14:textId="77777777">
                              <w:tc>
                                <w:tcPr>
                                  <w:tcW w:w="720" w:type="dxa"/>
                                  <w:tcBorders>
                                    <w:top w:val="nil"/>
                                    <w:left w:val="nil"/>
                                    <w:bottom w:val="nil"/>
                                    <w:right w:val="nil"/>
                                  </w:tcBorders>
                                </w:tcPr>
                                <w:p w14:paraId="3441F47C" w14:textId="77777777" w:rsidR="00357AEA" w:rsidRPr="0024511C" w:rsidRDefault="00357AEA"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357AEA" w:rsidRPr="0024511C" w:rsidRDefault="00357AEA"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357AEA" w:rsidRPr="00AA3FD6" w:rsidRDefault="00357AEA"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357AEA" w:rsidRPr="00AA3FD6" w14:paraId="6D8BD64F" w14:textId="77777777">
                              <w:tc>
                                <w:tcPr>
                                  <w:tcW w:w="720" w:type="dxa"/>
                                  <w:tcBorders>
                                    <w:top w:val="nil"/>
                                    <w:left w:val="nil"/>
                                    <w:bottom w:val="nil"/>
                                    <w:right w:val="nil"/>
                                  </w:tcBorders>
                                </w:tcPr>
                                <w:p w14:paraId="38664B24"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357AEA" w:rsidRPr="0024511C" w:rsidRDefault="00357AEA" w:rsidP="00E2389C">
                                  <w:pPr>
                                    <w:pStyle w:val="TableText"/>
                                    <w:ind w:firstLine="0"/>
                                    <w:rPr>
                                      <w:lang w:val="es-ES"/>
                                    </w:rPr>
                                  </w:pPr>
                                  <w:r w:rsidRPr="0024511C">
                                    <w:rPr>
                                      <w:lang w:val="es-ES"/>
                                    </w:rPr>
                                    <w:t xml:space="preserve">magnetic dipole </w:t>
                                  </w:r>
                                </w:p>
                                <w:p w14:paraId="674A5957" w14:textId="77777777" w:rsidR="00357AEA" w:rsidRPr="0024511C" w:rsidRDefault="00357AEA"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357AEA" w:rsidRPr="00AA3FD6" w:rsidRDefault="00357AEA" w:rsidP="00E2389C">
                                  <w:pPr>
                                    <w:pStyle w:val="TableText"/>
                                    <w:ind w:firstLine="0"/>
                                    <w:rPr>
                                      <w:lang w:val="en-GB"/>
                                    </w:rPr>
                                  </w:pPr>
                                  <w:r w:rsidRPr="00AA3FD6">
                                    <w:rPr>
                                      <w:lang w:val="en-GB"/>
                                    </w:rPr>
                                    <w:t xml:space="preserve">1 erg/G = 1 emu </w:t>
                                  </w:r>
                                </w:p>
                                <w:p w14:paraId="30F2CC14"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357AEA" w:rsidRPr="00AA3FD6" w14:paraId="4A6698A8" w14:textId="77777777">
                              <w:tc>
                                <w:tcPr>
                                  <w:tcW w:w="720" w:type="dxa"/>
                                  <w:tcBorders>
                                    <w:top w:val="nil"/>
                                    <w:left w:val="nil"/>
                                    <w:bottom w:val="nil"/>
                                    <w:right w:val="nil"/>
                                  </w:tcBorders>
                                </w:tcPr>
                                <w:p w14:paraId="28A973A3"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357AEA" w:rsidRPr="0024511C" w:rsidRDefault="00357AEA"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357AEA" w:rsidRPr="00AA3FD6" w:rsidRDefault="00357AEA"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357AEA" w:rsidRPr="0024511C" w14:paraId="5D947063" w14:textId="77777777">
                              <w:tc>
                                <w:tcPr>
                                  <w:tcW w:w="720" w:type="dxa"/>
                                  <w:tcBorders>
                                    <w:top w:val="nil"/>
                                    <w:left w:val="nil"/>
                                    <w:bottom w:val="nil"/>
                                    <w:right w:val="nil"/>
                                  </w:tcBorders>
                                </w:tcPr>
                                <w:p w14:paraId="5CFB3FC5" w14:textId="77777777" w:rsidR="00357AEA" w:rsidRPr="0024511C" w:rsidRDefault="00357AEA"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357AEA" w:rsidRPr="0024511C" w:rsidRDefault="00357AEA"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357AEA" w:rsidRPr="0024511C" w14:paraId="2E2F41C7" w14:textId="77777777">
                              <w:tc>
                                <w:tcPr>
                                  <w:tcW w:w="720" w:type="dxa"/>
                                  <w:tcBorders>
                                    <w:top w:val="nil"/>
                                    <w:left w:val="nil"/>
                                    <w:bottom w:val="nil"/>
                                    <w:right w:val="nil"/>
                                  </w:tcBorders>
                                </w:tcPr>
                                <w:p w14:paraId="22A87430" w14:textId="77777777" w:rsidR="00357AEA" w:rsidRPr="0024511C" w:rsidRDefault="00357AEA"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357AEA" w:rsidRPr="0024511C" w:rsidRDefault="00357AEA"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357AEA" w:rsidRPr="0024511C" w:rsidRDefault="00357AEA"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357AEA" w:rsidRPr="0024511C" w14:paraId="6E19DDDB" w14:textId="77777777">
                              <w:tc>
                                <w:tcPr>
                                  <w:tcW w:w="720" w:type="dxa"/>
                                  <w:tcBorders>
                                    <w:top w:val="nil"/>
                                    <w:left w:val="nil"/>
                                    <w:bottom w:val="nil"/>
                                    <w:right w:val="nil"/>
                                  </w:tcBorders>
                                </w:tcPr>
                                <w:p w14:paraId="65FB3C3E" w14:textId="77777777" w:rsidR="00357AEA" w:rsidRPr="0024511C" w:rsidRDefault="00357AEA"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357AEA" w:rsidRPr="0024511C" w:rsidRDefault="00357AEA"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357AEA" w:rsidRPr="0024511C" w:rsidRDefault="00357AEA"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357AEA" w:rsidRPr="0024511C" w14:paraId="79DF9A3F" w14:textId="77777777">
                              <w:tc>
                                <w:tcPr>
                                  <w:tcW w:w="720" w:type="dxa"/>
                                  <w:tcBorders>
                                    <w:top w:val="nil"/>
                                    <w:left w:val="nil"/>
                                    <w:bottom w:val="nil"/>
                                    <w:right w:val="nil"/>
                                  </w:tcBorders>
                                </w:tcPr>
                                <w:p w14:paraId="71611776" w14:textId="77777777" w:rsidR="00357AEA" w:rsidRPr="0024511C" w:rsidRDefault="00357AEA"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357AEA" w:rsidRPr="0024511C" w:rsidRDefault="00357AEA"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357AEA" w:rsidRPr="0024511C" w:rsidRDefault="00357AEA"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357AEA" w:rsidRPr="0024511C" w14:paraId="05B940BE" w14:textId="77777777">
                              <w:tc>
                                <w:tcPr>
                                  <w:tcW w:w="720" w:type="dxa"/>
                                  <w:tcBorders>
                                    <w:top w:val="nil"/>
                                    <w:left w:val="nil"/>
                                    <w:bottom w:val="nil"/>
                                    <w:right w:val="nil"/>
                                  </w:tcBorders>
                                </w:tcPr>
                                <w:p w14:paraId="122D52C2" w14:textId="77777777" w:rsidR="00357AEA" w:rsidRPr="0024511C" w:rsidRDefault="00357AEA"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357AEA" w:rsidRPr="0024511C" w:rsidRDefault="00357AEA"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357AEA" w:rsidRPr="0024511C" w:rsidRDefault="00357AEA"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357AEA" w:rsidRPr="0024511C" w14:paraId="2378E636" w14:textId="77777777">
                              <w:trPr>
                                <w:trHeight w:val="279"/>
                              </w:trPr>
                              <w:tc>
                                <w:tcPr>
                                  <w:tcW w:w="720" w:type="dxa"/>
                                  <w:tcBorders>
                                    <w:top w:val="nil"/>
                                    <w:left w:val="nil"/>
                                    <w:bottom w:val="double" w:sz="6" w:space="0" w:color="auto"/>
                                    <w:right w:val="nil"/>
                                  </w:tcBorders>
                                </w:tcPr>
                                <w:p w14:paraId="2EF55F3D" w14:textId="77777777" w:rsidR="00357AEA" w:rsidRPr="0024511C" w:rsidRDefault="00357AEA"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357AEA" w:rsidRPr="0024511C" w:rsidRDefault="00357AEA"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357AEA" w:rsidRPr="00AA3FD6" w:rsidRDefault="00357AEA"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357AEA" w:rsidRPr="00AA3FD6" w:rsidRDefault="00357AEA"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357AEA" w:rsidRPr="00AA3FD6" w:rsidRDefault="00357AEA" w:rsidP="00AC68E7">
                      <w:pPr>
                        <w:pStyle w:val="TableTitle"/>
                        <w:rPr>
                          <w:lang w:val="en-GB"/>
                        </w:rPr>
                      </w:pPr>
                      <w:r w:rsidRPr="00AA3FD6">
                        <w:rPr>
                          <w:lang w:val="en-GB"/>
                        </w:rPr>
                        <w:t>Tabla I</w:t>
                      </w:r>
                    </w:p>
                    <w:p w14:paraId="3BE8EF79" w14:textId="77777777" w:rsidR="00357AEA" w:rsidRPr="00AA3FD6" w:rsidRDefault="00357AEA"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357AEA"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357AEA" w:rsidRPr="0024511C" w:rsidRDefault="00357AEA"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357AEA" w:rsidRPr="0024511C" w:rsidRDefault="00357AEA"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357AEA" w:rsidRPr="00AA3FD6" w:rsidRDefault="00357AEA"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357AEA" w:rsidRPr="0024511C" w14:paraId="566B191C" w14:textId="77777777">
                        <w:tc>
                          <w:tcPr>
                            <w:tcW w:w="720" w:type="dxa"/>
                            <w:tcBorders>
                              <w:top w:val="nil"/>
                              <w:left w:val="nil"/>
                              <w:bottom w:val="nil"/>
                              <w:right w:val="nil"/>
                            </w:tcBorders>
                          </w:tcPr>
                          <w:p w14:paraId="69B26104" w14:textId="77777777" w:rsidR="00357AEA" w:rsidRPr="0024511C" w:rsidRDefault="00357AEA"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357AEA" w:rsidRPr="0024511C" w:rsidRDefault="00357AEA"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357AEA" w:rsidRPr="0024511C" w:rsidRDefault="00357AEA"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357AEA" w:rsidRPr="0024511C" w14:paraId="04767727" w14:textId="77777777">
                        <w:tc>
                          <w:tcPr>
                            <w:tcW w:w="720" w:type="dxa"/>
                            <w:tcBorders>
                              <w:top w:val="nil"/>
                              <w:left w:val="nil"/>
                              <w:bottom w:val="nil"/>
                              <w:right w:val="nil"/>
                            </w:tcBorders>
                          </w:tcPr>
                          <w:p w14:paraId="65AF2102" w14:textId="77777777" w:rsidR="00357AEA" w:rsidRPr="0024511C" w:rsidRDefault="00357AEA"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357AEA" w:rsidRPr="00AA3FD6" w:rsidRDefault="00357AEA" w:rsidP="00E2389C">
                            <w:pPr>
                              <w:pStyle w:val="TableText"/>
                              <w:ind w:firstLine="0"/>
                              <w:rPr>
                                <w:lang w:val="en-GB"/>
                              </w:rPr>
                            </w:pPr>
                            <w:r w:rsidRPr="00AA3FD6">
                              <w:rPr>
                                <w:lang w:val="en-GB"/>
                              </w:rPr>
                              <w:t xml:space="preserve">magnetic flux density, </w:t>
                            </w:r>
                          </w:p>
                          <w:p w14:paraId="27F1AF3B" w14:textId="77777777" w:rsidR="00357AEA" w:rsidRPr="00AA3FD6" w:rsidRDefault="00357AEA"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357AEA" w:rsidRPr="0024511C" w:rsidRDefault="00357AEA"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357AEA" w:rsidRPr="0024511C" w14:paraId="7F605F96" w14:textId="77777777">
                        <w:tc>
                          <w:tcPr>
                            <w:tcW w:w="720" w:type="dxa"/>
                            <w:tcBorders>
                              <w:top w:val="nil"/>
                              <w:left w:val="nil"/>
                              <w:bottom w:val="nil"/>
                              <w:right w:val="nil"/>
                            </w:tcBorders>
                          </w:tcPr>
                          <w:p w14:paraId="4FC5B8DB" w14:textId="77777777" w:rsidR="00357AEA" w:rsidRPr="0024511C" w:rsidRDefault="00357AEA"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357AEA" w:rsidRPr="0024511C" w:rsidRDefault="00357AEA"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357AEA" w:rsidRPr="0024511C" w:rsidRDefault="00357AEA"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24511C" w14:paraId="4906024D" w14:textId="77777777">
                        <w:tc>
                          <w:tcPr>
                            <w:tcW w:w="720" w:type="dxa"/>
                            <w:tcBorders>
                              <w:top w:val="nil"/>
                              <w:left w:val="nil"/>
                              <w:bottom w:val="nil"/>
                              <w:right w:val="nil"/>
                            </w:tcBorders>
                          </w:tcPr>
                          <w:p w14:paraId="2F3FF262"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357AEA" w:rsidRPr="0024511C" w:rsidRDefault="00357AEA"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357AEA" w:rsidRPr="0024511C" w:rsidRDefault="00357AEA" w:rsidP="00E2389C">
                            <w:pPr>
                              <w:pStyle w:val="TableText"/>
                              <w:ind w:firstLine="0"/>
                              <w:rPr>
                                <w:lang w:val="es-ES"/>
                              </w:rPr>
                            </w:pPr>
                            <w:r w:rsidRPr="0024511C">
                              <w:rPr>
                                <w:lang w:val="es-ES"/>
                              </w:rPr>
                              <w:t xml:space="preserve">1 erg/G = 1 emu </w:t>
                            </w:r>
                          </w:p>
                          <w:p w14:paraId="4052F176"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357AEA" w:rsidRPr="0024511C" w14:paraId="667F48CD" w14:textId="77777777">
                        <w:tc>
                          <w:tcPr>
                            <w:tcW w:w="720" w:type="dxa"/>
                            <w:tcBorders>
                              <w:top w:val="nil"/>
                              <w:left w:val="nil"/>
                              <w:bottom w:val="nil"/>
                              <w:right w:val="nil"/>
                            </w:tcBorders>
                          </w:tcPr>
                          <w:p w14:paraId="069313ED"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357AEA" w:rsidRPr="0024511C" w:rsidRDefault="00357AEA"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357AEA" w:rsidRPr="0024511C" w14:paraId="2F2186ED" w14:textId="77777777">
                        <w:tc>
                          <w:tcPr>
                            <w:tcW w:w="720" w:type="dxa"/>
                            <w:tcBorders>
                              <w:top w:val="nil"/>
                              <w:left w:val="nil"/>
                              <w:bottom w:val="nil"/>
                              <w:right w:val="nil"/>
                            </w:tcBorders>
                          </w:tcPr>
                          <w:p w14:paraId="3C18CEEB" w14:textId="77777777" w:rsidR="00357AEA" w:rsidRPr="0024511C" w:rsidRDefault="00357AEA"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357AEA" w:rsidRPr="0024511C" w:rsidRDefault="00357AEA"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AA3FD6" w14:paraId="034CE7D3" w14:textId="77777777">
                        <w:tc>
                          <w:tcPr>
                            <w:tcW w:w="720" w:type="dxa"/>
                            <w:tcBorders>
                              <w:top w:val="nil"/>
                              <w:left w:val="nil"/>
                              <w:bottom w:val="nil"/>
                              <w:right w:val="nil"/>
                            </w:tcBorders>
                          </w:tcPr>
                          <w:p w14:paraId="3441F47C" w14:textId="77777777" w:rsidR="00357AEA" w:rsidRPr="0024511C" w:rsidRDefault="00357AEA"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357AEA" w:rsidRPr="0024511C" w:rsidRDefault="00357AEA"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357AEA" w:rsidRPr="00AA3FD6" w:rsidRDefault="00357AEA"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357AEA" w:rsidRPr="00AA3FD6" w14:paraId="6D8BD64F" w14:textId="77777777">
                        <w:tc>
                          <w:tcPr>
                            <w:tcW w:w="720" w:type="dxa"/>
                            <w:tcBorders>
                              <w:top w:val="nil"/>
                              <w:left w:val="nil"/>
                              <w:bottom w:val="nil"/>
                              <w:right w:val="nil"/>
                            </w:tcBorders>
                          </w:tcPr>
                          <w:p w14:paraId="38664B24"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357AEA" w:rsidRPr="0024511C" w:rsidRDefault="00357AEA" w:rsidP="00E2389C">
                            <w:pPr>
                              <w:pStyle w:val="TableText"/>
                              <w:ind w:firstLine="0"/>
                              <w:rPr>
                                <w:lang w:val="es-ES"/>
                              </w:rPr>
                            </w:pPr>
                            <w:r w:rsidRPr="0024511C">
                              <w:rPr>
                                <w:lang w:val="es-ES"/>
                              </w:rPr>
                              <w:t xml:space="preserve">magnetic dipole </w:t>
                            </w:r>
                          </w:p>
                          <w:p w14:paraId="674A5957" w14:textId="77777777" w:rsidR="00357AEA" w:rsidRPr="0024511C" w:rsidRDefault="00357AEA"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357AEA" w:rsidRPr="00AA3FD6" w:rsidRDefault="00357AEA" w:rsidP="00E2389C">
                            <w:pPr>
                              <w:pStyle w:val="TableText"/>
                              <w:ind w:firstLine="0"/>
                              <w:rPr>
                                <w:lang w:val="en-GB"/>
                              </w:rPr>
                            </w:pPr>
                            <w:r w:rsidRPr="00AA3FD6">
                              <w:rPr>
                                <w:lang w:val="en-GB"/>
                              </w:rPr>
                              <w:t xml:space="preserve">1 erg/G = 1 emu </w:t>
                            </w:r>
                          </w:p>
                          <w:p w14:paraId="30F2CC14"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357AEA" w:rsidRPr="00AA3FD6" w14:paraId="4A6698A8" w14:textId="77777777">
                        <w:tc>
                          <w:tcPr>
                            <w:tcW w:w="720" w:type="dxa"/>
                            <w:tcBorders>
                              <w:top w:val="nil"/>
                              <w:left w:val="nil"/>
                              <w:bottom w:val="nil"/>
                              <w:right w:val="nil"/>
                            </w:tcBorders>
                          </w:tcPr>
                          <w:p w14:paraId="28A973A3"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357AEA" w:rsidRPr="0024511C" w:rsidRDefault="00357AEA"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357AEA" w:rsidRPr="00AA3FD6" w:rsidRDefault="00357AEA"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357AEA" w:rsidRPr="0024511C" w14:paraId="5D947063" w14:textId="77777777">
                        <w:tc>
                          <w:tcPr>
                            <w:tcW w:w="720" w:type="dxa"/>
                            <w:tcBorders>
                              <w:top w:val="nil"/>
                              <w:left w:val="nil"/>
                              <w:bottom w:val="nil"/>
                              <w:right w:val="nil"/>
                            </w:tcBorders>
                          </w:tcPr>
                          <w:p w14:paraId="5CFB3FC5" w14:textId="77777777" w:rsidR="00357AEA" w:rsidRPr="0024511C" w:rsidRDefault="00357AEA"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357AEA" w:rsidRPr="0024511C" w:rsidRDefault="00357AEA"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357AEA" w:rsidRPr="0024511C" w14:paraId="2E2F41C7" w14:textId="77777777">
                        <w:tc>
                          <w:tcPr>
                            <w:tcW w:w="720" w:type="dxa"/>
                            <w:tcBorders>
                              <w:top w:val="nil"/>
                              <w:left w:val="nil"/>
                              <w:bottom w:val="nil"/>
                              <w:right w:val="nil"/>
                            </w:tcBorders>
                          </w:tcPr>
                          <w:p w14:paraId="22A87430" w14:textId="77777777" w:rsidR="00357AEA" w:rsidRPr="0024511C" w:rsidRDefault="00357AEA"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357AEA" w:rsidRPr="0024511C" w:rsidRDefault="00357AEA"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357AEA" w:rsidRPr="0024511C" w:rsidRDefault="00357AEA"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357AEA" w:rsidRPr="0024511C" w14:paraId="6E19DDDB" w14:textId="77777777">
                        <w:tc>
                          <w:tcPr>
                            <w:tcW w:w="720" w:type="dxa"/>
                            <w:tcBorders>
                              <w:top w:val="nil"/>
                              <w:left w:val="nil"/>
                              <w:bottom w:val="nil"/>
                              <w:right w:val="nil"/>
                            </w:tcBorders>
                          </w:tcPr>
                          <w:p w14:paraId="65FB3C3E" w14:textId="77777777" w:rsidR="00357AEA" w:rsidRPr="0024511C" w:rsidRDefault="00357AEA"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357AEA" w:rsidRPr="0024511C" w:rsidRDefault="00357AEA"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357AEA" w:rsidRPr="0024511C" w:rsidRDefault="00357AEA"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357AEA" w:rsidRPr="0024511C" w14:paraId="79DF9A3F" w14:textId="77777777">
                        <w:tc>
                          <w:tcPr>
                            <w:tcW w:w="720" w:type="dxa"/>
                            <w:tcBorders>
                              <w:top w:val="nil"/>
                              <w:left w:val="nil"/>
                              <w:bottom w:val="nil"/>
                              <w:right w:val="nil"/>
                            </w:tcBorders>
                          </w:tcPr>
                          <w:p w14:paraId="71611776" w14:textId="77777777" w:rsidR="00357AEA" w:rsidRPr="0024511C" w:rsidRDefault="00357AEA"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357AEA" w:rsidRPr="0024511C" w:rsidRDefault="00357AEA"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357AEA" w:rsidRPr="0024511C" w:rsidRDefault="00357AEA"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357AEA" w:rsidRPr="0024511C" w14:paraId="05B940BE" w14:textId="77777777">
                        <w:tc>
                          <w:tcPr>
                            <w:tcW w:w="720" w:type="dxa"/>
                            <w:tcBorders>
                              <w:top w:val="nil"/>
                              <w:left w:val="nil"/>
                              <w:bottom w:val="nil"/>
                              <w:right w:val="nil"/>
                            </w:tcBorders>
                          </w:tcPr>
                          <w:p w14:paraId="122D52C2" w14:textId="77777777" w:rsidR="00357AEA" w:rsidRPr="0024511C" w:rsidRDefault="00357AEA"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357AEA" w:rsidRPr="0024511C" w:rsidRDefault="00357AEA"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357AEA" w:rsidRPr="0024511C" w:rsidRDefault="00357AEA"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357AEA" w:rsidRPr="0024511C" w14:paraId="2378E636" w14:textId="77777777">
                        <w:trPr>
                          <w:trHeight w:val="279"/>
                        </w:trPr>
                        <w:tc>
                          <w:tcPr>
                            <w:tcW w:w="720" w:type="dxa"/>
                            <w:tcBorders>
                              <w:top w:val="nil"/>
                              <w:left w:val="nil"/>
                              <w:bottom w:val="double" w:sz="6" w:space="0" w:color="auto"/>
                              <w:right w:val="nil"/>
                            </w:tcBorders>
                          </w:tcPr>
                          <w:p w14:paraId="2EF55F3D" w14:textId="77777777" w:rsidR="00357AEA" w:rsidRPr="0024511C" w:rsidRDefault="00357AEA"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357AEA" w:rsidRPr="0024511C" w:rsidRDefault="00357AEA"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357AEA" w:rsidRPr="00AA3FD6" w:rsidRDefault="00357AEA"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357AEA" w:rsidRPr="00AA3FD6" w:rsidRDefault="00357AEA"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357AEA" w:rsidRPr="00AA3FD6" w:rsidRDefault="00357AEA" w:rsidP="00AC68E7">
                            <w:pPr>
                              <w:pStyle w:val="AbstractKeytitle"/>
                              <w:rPr>
                                <w:lang w:val="es-ES"/>
                              </w:rPr>
                            </w:pPr>
                            <w:r w:rsidRPr="00AA3FD6">
                              <w:rPr>
                                <w:lang w:val="es-ES"/>
                              </w:rPr>
                              <w:t>Keywords</w:t>
                            </w:r>
                          </w:p>
                          <w:p w14:paraId="50BAEB14" w14:textId="77777777" w:rsidR="00357AEA" w:rsidRPr="000969E9" w:rsidRDefault="00357AEA"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357AEA" w:rsidRPr="00AA3FD6" w:rsidRDefault="00357AEA" w:rsidP="00AC68E7">
                      <w:pPr>
                        <w:pStyle w:val="AbstractKeytitle"/>
                        <w:rPr>
                          <w:lang w:val="es-ES"/>
                        </w:rPr>
                      </w:pPr>
                      <w:r w:rsidRPr="00AA3FD6">
                        <w:rPr>
                          <w:lang w:val="es-ES"/>
                        </w:rPr>
                        <w:t>Keywords</w:t>
                      </w:r>
                    </w:p>
                    <w:p w14:paraId="50BAEB14" w14:textId="77777777" w:rsidR="00357AEA" w:rsidRPr="000969E9" w:rsidRDefault="00357AEA"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357AEA" w:rsidRPr="000969E9" w:rsidRDefault="00357AEA" w:rsidP="00AC68E7">
                            <w:pPr>
                              <w:pStyle w:val="AbstractKeytitle"/>
                              <w:rPr>
                                <w:lang w:val="es-ES"/>
                              </w:rPr>
                            </w:pPr>
                            <w:r>
                              <w:rPr>
                                <w:lang w:val="es-ES"/>
                              </w:rPr>
                              <w:t>Abstract</w:t>
                            </w:r>
                          </w:p>
                          <w:p w14:paraId="04918FB9" w14:textId="77777777" w:rsidR="00357AEA" w:rsidRPr="000969E9" w:rsidRDefault="00357AEA"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357AEA" w:rsidRPr="00DD3A76" w:rsidRDefault="00357AEA"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357AEA" w:rsidRPr="000969E9" w:rsidRDefault="00357AEA" w:rsidP="00AC68E7">
                      <w:pPr>
                        <w:pStyle w:val="AbstractKeytitle"/>
                        <w:rPr>
                          <w:lang w:val="es-ES"/>
                        </w:rPr>
                      </w:pPr>
                      <w:r>
                        <w:rPr>
                          <w:lang w:val="es-ES"/>
                        </w:rPr>
                        <w:t>Abstract</w:t>
                      </w:r>
                    </w:p>
                    <w:p w14:paraId="04918FB9" w14:textId="77777777" w:rsidR="00357AEA" w:rsidRPr="000969E9" w:rsidRDefault="00357AEA"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357AEA" w:rsidRPr="00DD3A76" w:rsidRDefault="00357AEA"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9"/>
          <w:footerReference w:type="default" r:id="rId50"/>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357AEA" w:rsidRDefault="00357AEA"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357AEA" w:rsidRPr="00AA3FD6" w:rsidRDefault="00357AEA"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357AEA" w:rsidRDefault="00357AEA"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357AEA" w:rsidRPr="00AA3FD6" w:rsidRDefault="00357AEA"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357AEA" w:rsidRPr="00AA3FD6" w:rsidRDefault="00357AEA" w:rsidP="00AC68E7">
                            <w:pPr>
                              <w:pStyle w:val="TableTitle"/>
                              <w:rPr>
                                <w:lang w:val="en-GB"/>
                              </w:rPr>
                            </w:pPr>
                            <w:r w:rsidRPr="00AA3FD6">
                              <w:rPr>
                                <w:lang w:val="en-GB"/>
                              </w:rPr>
                              <w:t>Tabla I</w:t>
                            </w:r>
                          </w:p>
                          <w:p w14:paraId="25B10933" w14:textId="77777777" w:rsidR="00357AEA" w:rsidRPr="00AA3FD6" w:rsidRDefault="00357AEA"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357AEA"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357AEA" w:rsidRPr="0024511C" w:rsidRDefault="00357AEA"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357AEA" w:rsidRPr="0024511C" w:rsidRDefault="00357AEA"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357AEA" w:rsidRPr="00AA3FD6" w:rsidRDefault="00357AEA"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357AEA" w:rsidRPr="0024511C" w14:paraId="1F271267" w14:textId="77777777">
                              <w:tc>
                                <w:tcPr>
                                  <w:tcW w:w="720" w:type="dxa"/>
                                  <w:tcBorders>
                                    <w:top w:val="nil"/>
                                    <w:left w:val="nil"/>
                                    <w:bottom w:val="nil"/>
                                    <w:right w:val="nil"/>
                                  </w:tcBorders>
                                </w:tcPr>
                                <w:p w14:paraId="0EEF2D92" w14:textId="77777777" w:rsidR="00357AEA" w:rsidRPr="0024511C" w:rsidRDefault="00357AEA"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357AEA" w:rsidRPr="0024511C" w:rsidRDefault="00357AEA"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357AEA" w:rsidRPr="0024511C" w:rsidRDefault="00357AEA"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357AEA" w:rsidRPr="0024511C" w14:paraId="3ACEC189" w14:textId="77777777">
                              <w:tc>
                                <w:tcPr>
                                  <w:tcW w:w="720" w:type="dxa"/>
                                  <w:tcBorders>
                                    <w:top w:val="nil"/>
                                    <w:left w:val="nil"/>
                                    <w:bottom w:val="nil"/>
                                    <w:right w:val="nil"/>
                                  </w:tcBorders>
                                </w:tcPr>
                                <w:p w14:paraId="38F9B18A" w14:textId="77777777" w:rsidR="00357AEA" w:rsidRPr="0024511C" w:rsidRDefault="00357AEA"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357AEA" w:rsidRPr="00AA3FD6" w:rsidRDefault="00357AEA" w:rsidP="00E2389C">
                                  <w:pPr>
                                    <w:pStyle w:val="TableText"/>
                                    <w:ind w:firstLine="0"/>
                                    <w:rPr>
                                      <w:lang w:val="en-GB"/>
                                    </w:rPr>
                                  </w:pPr>
                                  <w:r w:rsidRPr="00AA3FD6">
                                    <w:rPr>
                                      <w:lang w:val="en-GB"/>
                                    </w:rPr>
                                    <w:t xml:space="preserve">magnetic flux density, </w:t>
                                  </w:r>
                                </w:p>
                                <w:p w14:paraId="136B02E6" w14:textId="77777777" w:rsidR="00357AEA" w:rsidRPr="00AA3FD6" w:rsidRDefault="00357AEA"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357AEA" w:rsidRPr="0024511C" w:rsidRDefault="00357AEA"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357AEA" w:rsidRPr="0024511C" w14:paraId="2A0E5FE9" w14:textId="77777777">
                              <w:tc>
                                <w:tcPr>
                                  <w:tcW w:w="720" w:type="dxa"/>
                                  <w:tcBorders>
                                    <w:top w:val="nil"/>
                                    <w:left w:val="nil"/>
                                    <w:bottom w:val="nil"/>
                                    <w:right w:val="nil"/>
                                  </w:tcBorders>
                                </w:tcPr>
                                <w:p w14:paraId="28E36536" w14:textId="77777777" w:rsidR="00357AEA" w:rsidRPr="0024511C" w:rsidRDefault="00357AEA"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357AEA" w:rsidRPr="0024511C" w:rsidRDefault="00357AEA"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357AEA" w:rsidRPr="0024511C" w:rsidRDefault="00357AEA"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24511C" w14:paraId="3D28B712" w14:textId="77777777">
                              <w:tc>
                                <w:tcPr>
                                  <w:tcW w:w="720" w:type="dxa"/>
                                  <w:tcBorders>
                                    <w:top w:val="nil"/>
                                    <w:left w:val="nil"/>
                                    <w:bottom w:val="nil"/>
                                    <w:right w:val="nil"/>
                                  </w:tcBorders>
                                </w:tcPr>
                                <w:p w14:paraId="04823DF9"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357AEA" w:rsidRPr="0024511C" w:rsidRDefault="00357AEA"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357AEA" w:rsidRPr="0024511C" w:rsidRDefault="00357AEA" w:rsidP="00E2389C">
                                  <w:pPr>
                                    <w:pStyle w:val="TableText"/>
                                    <w:ind w:firstLine="0"/>
                                    <w:rPr>
                                      <w:lang w:val="es-ES"/>
                                    </w:rPr>
                                  </w:pPr>
                                  <w:r w:rsidRPr="0024511C">
                                    <w:rPr>
                                      <w:lang w:val="es-ES"/>
                                    </w:rPr>
                                    <w:t xml:space="preserve">1 erg/G = 1 emu </w:t>
                                  </w:r>
                                </w:p>
                                <w:p w14:paraId="4CE9B745"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357AEA" w:rsidRPr="0024511C" w14:paraId="3D766BD9" w14:textId="77777777">
                              <w:tc>
                                <w:tcPr>
                                  <w:tcW w:w="720" w:type="dxa"/>
                                  <w:tcBorders>
                                    <w:top w:val="nil"/>
                                    <w:left w:val="nil"/>
                                    <w:bottom w:val="nil"/>
                                    <w:right w:val="nil"/>
                                  </w:tcBorders>
                                </w:tcPr>
                                <w:p w14:paraId="5E0401AF"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357AEA" w:rsidRPr="0024511C" w:rsidRDefault="00357AEA"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357AEA" w:rsidRPr="0024511C" w14:paraId="0C3E6F01" w14:textId="77777777">
                              <w:tc>
                                <w:tcPr>
                                  <w:tcW w:w="720" w:type="dxa"/>
                                  <w:tcBorders>
                                    <w:top w:val="nil"/>
                                    <w:left w:val="nil"/>
                                    <w:bottom w:val="nil"/>
                                    <w:right w:val="nil"/>
                                  </w:tcBorders>
                                </w:tcPr>
                                <w:p w14:paraId="031428FF" w14:textId="77777777" w:rsidR="00357AEA" w:rsidRPr="0024511C" w:rsidRDefault="00357AEA"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357AEA" w:rsidRPr="0024511C" w:rsidRDefault="00357AEA"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AA3FD6" w14:paraId="419D2805" w14:textId="77777777">
                              <w:tc>
                                <w:tcPr>
                                  <w:tcW w:w="720" w:type="dxa"/>
                                  <w:tcBorders>
                                    <w:top w:val="nil"/>
                                    <w:left w:val="nil"/>
                                    <w:bottom w:val="nil"/>
                                    <w:right w:val="nil"/>
                                  </w:tcBorders>
                                </w:tcPr>
                                <w:p w14:paraId="52352293" w14:textId="77777777" w:rsidR="00357AEA" w:rsidRPr="0024511C" w:rsidRDefault="00357AEA"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357AEA" w:rsidRPr="0024511C" w:rsidRDefault="00357AEA"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357AEA" w:rsidRPr="00AA3FD6" w:rsidRDefault="00357AEA"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357AEA" w:rsidRPr="00AA3FD6" w14:paraId="21917487" w14:textId="77777777">
                              <w:tc>
                                <w:tcPr>
                                  <w:tcW w:w="720" w:type="dxa"/>
                                  <w:tcBorders>
                                    <w:top w:val="nil"/>
                                    <w:left w:val="nil"/>
                                    <w:bottom w:val="nil"/>
                                    <w:right w:val="nil"/>
                                  </w:tcBorders>
                                </w:tcPr>
                                <w:p w14:paraId="451529AC"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357AEA" w:rsidRPr="0024511C" w:rsidRDefault="00357AEA" w:rsidP="00E2389C">
                                  <w:pPr>
                                    <w:pStyle w:val="TableText"/>
                                    <w:ind w:firstLine="0"/>
                                    <w:rPr>
                                      <w:lang w:val="es-ES"/>
                                    </w:rPr>
                                  </w:pPr>
                                  <w:r w:rsidRPr="0024511C">
                                    <w:rPr>
                                      <w:lang w:val="es-ES"/>
                                    </w:rPr>
                                    <w:t xml:space="preserve">magnetic dipole </w:t>
                                  </w:r>
                                </w:p>
                                <w:p w14:paraId="290B4415" w14:textId="77777777" w:rsidR="00357AEA" w:rsidRPr="0024511C" w:rsidRDefault="00357AEA"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357AEA" w:rsidRPr="00AA3FD6" w:rsidRDefault="00357AEA" w:rsidP="00E2389C">
                                  <w:pPr>
                                    <w:pStyle w:val="TableText"/>
                                    <w:ind w:firstLine="0"/>
                                    <w:rPr>
                                      <w:lang w:val="en-GB"/>
                                    </w:rPr>
                                  </w:pPr>
                                  <w:r w:rsidRPr="00AA3FD6">
                                    <w:rPr>
                                      <w:lang w:val="en-GB"/>
                                    </w:rPr>
                                    <w:t xml:space="preserve">1 erg/G = 1 emu </w:t>
                                  </w:r>
                                </w:p>
                                <w:p w14:paraId="15596557"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357AEA" w:rsidRPr="00AA3FD6" w14:paraId="3776C47A" w14:textId="77777777">
                              <w:tc>
                                <w:tcPr>
                                  <w:tcW w:w="720" w:type="dxa"/>
                                  <w:tcBorders>
                                    <w:top w:val="nil"/>
                                    <w:left w:val="nil"/>
                                    <w:bottom w:val="nil"/>
                                    <w:right w:val="nil"/>
                                  </w:tcBorders>
                                </w:tcPr>
                                <w:p w14:paraId="6430222D"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357AEA" w:rsidRPr="0024511C" w:rsidRDefault="00357AEA"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357AEA" w:rsidRPr="00AA3FD6" w:rsidRDefault="00357AEA"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357AEA" w:rsidRPr="0024511C" w14:paraId="759C152E" w14:textId="77777777">
                              <w:tc>
                                <w:tcPr>
                                  <w:tcW w:w="720" w:type="dxa"/>
                                  <w:tcBorders>
                                    <w:top w:val="nil"/>
                                    <w:left w:val="nil"/>
                                    <w:bottom w:val="nil"/>
                                    <w:right w:val="nil"/>
                                  </w:tcBorders>
                                </w:tcPr>
                                <w:p w14:paraId="625C4573" w14:textId="77777777" w:rsidR="00357AEA" w:rsidRPr="0024511C" w:rsidRDefault="00357AEA"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357AEA" w:rsidRPr="0024511C" w:rsidRDefault="00357AEA"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357AEA" w:rsidRPr="0024511C" w14:paraId="2CF523CA" w14:textId="77777777">
                              <w:tc>
                                <w:tcPr>
                                  <w:tcW w:w="720" w:type="dxa"/>
                                  <w:tcBorders>
                                    <w:top w:val="nil"/>
                                    <w:left w:val="nil"/>
                                    <w:bottom w:val="nil"/>
                                    <w:right w:val="nil"/>
                                  </w:tcBorders>
                                </w:tcPr>
                                <w:p w14:paraId="7FE589E2" w14:textId="77777777" w:rsidR="00357AEA" w:rsidRPr="0024511C" w:rsidRDefault="00357AEA"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357AEA" w:rsidRPr="0024511C" w:rsidRDefault="00357AEA"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357AEA" w:rsidRPr="0024511C" w:rsidRDefault="00357AEA"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357AEA" w:rsidRPr="0024511C" w14:paraId="710BC006" w14:textId="77777777">
                              <w:tc>
                                <w:tcPr>
                                  <w:tcW w:w="720" w:type="dxa"/>
                                  <w:tcBorders>
                                    <w:top w:val="nil"/>
                                    <w:left w:val="nil"/>
                                    <w:bottom w:val="nil"/>
                                    <w:right w:val="nil"/>
                                  </w:tcBorders>
                                </w:tcPr>
                                <w:p w14:paraId="536AC92F" w14:textId="77777777" w:rsidR="00357AEA" w:rsidRPr="0024511C" w:rsidRDefault="00357AEA"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357AEA" w:rsidRPr="0024511C" w:rsidRDefault="00357AEA"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357AEA" w:rsidRPr="0024511C" w:rsidRDefault="00357AEA"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357AEA" w:rsidRPr="0024511C" w14:paraId="4C3DFF6A" w14:textId="77777777">
                              <w:tc>
                                <w:tcPr>
                                  <w:tcW w:w="720" w:type="dxa"/>
                                  <w:tcBorders>
                                    <w:top w:val="nil"/>
                                    <w:left w:val="nil"/>
                                    <w:bottom w:val="nil"/>
                                    <w:right w:val="nil"/>
                                  </w:tcBorders>
                                </w:tcPr>
                                <w:p w14:paraId="6AD2AA20" w14:textId="77777777" w:rsidR="00357AEA" w:rsidRPr="0024511C" w:rsidRDefault="00357AEA"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357AEA" w:rsidRPr="0024511C" w:rsidRDefault="00357AEA"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357AEA" w:rsidRPr="0024511C" w:rsidRDefault="00357AEA"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357AEA" w:rsidRPr="0024511C" w14:paraId="6E1AE629" w14:textId="77777777">
                              <w:tc>
                                <w:tcPr>
                                  <w:tcW w:w="720" w:type="dxa"/>
                                  <w:tcBorders>
                                    <w:top w:val="nil"/>
                                    <w:left w:val="nil"/>
                                    <w:bottom w:val="nil"/>
                                    <w:right w:val="nil"/>
                                  </w:tcBorders>
                                </w:tcPr>
                                <w:p w14:paraId="017C5D41" w14:textId="77777777" w:rsidR="00357AEA" w:rsidRPr="0024511C" w:rsidRDefault="00357AEA"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357AEA" w:rsidRPr="0024511C" w:rsidRDefault="00357AEA"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357AEA" w:rsidRPr="0024511C" w:rsidRDefault="00357AEA"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357AEA" w:rsidRPr="0024511C" w14:paraId="31344ED6" w14:textId="77777777">
                              <w:trPr>
                                <w:trHeight w:val="279"/>
                              </w:trPr>
                              <w:tc>
                                <w:tcPr>
                                  <w:tcW w:w="720" w:type="dxa"/>
                                  <w:tcBorders>
                                    <w:top w:val="nil"/>
                                    <w:left w:val="nil"/>
                                    <w:bottom w:val="double" w:sz="6" w:space="0" w:color="auto"/>
                                    <w:right w:val="nil"/>
                                  </w:tcBorders>
                                </w:tcPr>
                                <w:p w14:paraId="18FCA32D" w14:textId="77777777" w:rsidR="00357AEA" w:rsidRPr="0024511C" w:rsidRDefault="00357AEA"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357AEA" w:rsidRPr="0024511C" w:rsidRDefault="00357AEA"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357AEA" w:rsidRPr="00AA3FD6" w:rsidRDefault="00357AEA"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357AEA" w:rsidRPr="00AA3FD6" w:rsidRDefault="00357AEA"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357AEA" w:rsidRPr="00AA3FD6" w:rsidRDefault="00357AEA" w:rsidP="00AC68E7">
                      <w:pPr>
                        <w:pStyle w:val="TableTitle"/>
                        <w:rPr>
                          <w:lang w:val="en-GB"/>
                        </w:rPr>
                      </w:pPr>
                      <w:r w:rsidRPr="00AA3FD6">
                        <w:rPr>
                          <w:lang w:val="en-GB"/>
                        </w:rPr>
                        <w:t>Tabla I</w:t>
                      </w:r>
                    </w:p>
                    <w:p w14:paraId="25B10933" w14:textId="77777777" w:rsidR="00357AEA" w:rsidRPr="00AA3FD6" w:rsidRDefault="00357AEA"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357AEA"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357AEA" w:rsidRPr="0024511C" w:rsidRDefault="00357AEA"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357AEA" w:rsidRPr="0024511C" w:rsidRDefault="00357AEA"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357AEA" w:rsidRPr="00AA3FD6" w:rsidRDefault="00357AEA"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357AEA" w:rsidRPr="0024511C" w14:paraId="1F271267" w14:textId="77777777">
                        <w:tc>
                          <w:tcPr>
                            <w:tcW w:w="720" w:type="dxa"/>
                            <w:tcBorders>
                              <w:top w:val="nil"/>
                              <w:left w:val="nil"/>
                              <w:bottom w:val="nil"/>
                              <w:right w:val="nil"/>
                            </w:tcBorders>
                          </w:tcPr>
                          <w:p w14:paraId="0EEF2D92" w14:textId="77777777" w:rsidR="00357AEA" w:rsidRPr="0024511C" w:rsidRDefault="00357AEA"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357AEA" w:rsidRPr="0024511C" w:rsidRDefault="00357AEA"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357AEA" w:rsidRPr="0024511C" w:rsidRDefault="00357AEA"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357AEA" w:rsidRPr="0024511C" w14:paraId="3ACEC189" w14:textId="77777777">
                        <w:tc>
                          <w:tcPr>
                            <w:tcW w:w="720" w:type="dxa"/>
                            <w:tcBorders>
                              <w:top w:val="nil"/>
                              <w:left w:val="nil"/>
                              <w:bottom w:val="nil"/>
                              <w:right w:val="nil"/>
                            </w:tcBorders>
                          </w:tcPr>
                          <w:p w14:paraId="38F9B18A" w14:textId="77777777" w:rsidR="00357AEA" w:rsidRPr="0024511C" w:rsidRDefault="00357AEA"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357AEA" w:rsidRPr="00AA3FD6" w:rsidRDefault="00357AEA" w:rsidP="00E2389C">
                            <w:pPr>
                              <w:pStyle w:val="TableText"/>
                              <w:ind w:firstLine="0"/>
                              <w:rPr>
                                <w:lang w:val="en-GB"/>
                              </w:rPr>
                            </w:pPr>
                            <w:r w:rsidRPr="00AA3FD6">
                              <w:rPr>
                                <w:lang w:val="en-GB"/>
                              </w:rPr>
                              <w:t xml:space="preserve">magnetic flux density, </w:t>
                            </w:r>
                          </w:p>
                          <w:p w14:paraId="136B02E6" w14:textId="77777777" w:rsidR="00357AEA" w:rsidRPr="00AA3FD6" w:rsidRDefault="00357AEA"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357AEA" w:rsidRPr="0024511C" w:rsidRDefault="00357AEA"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357AEA" w:rsidRPr="0024511C" w14:paraId="2A0E5FE9" w14:textId="77777777">
                        <w:tc>
                          <w:tcPr>
                            <w:tcW w:w="720" w:type="dxa"/>
                            <w:tcBorders>
                              <w:top w:val="nil"/>
                              <w:left w:val="nil"/>
                              <w:bottom w:val="nil"/>
                              <w:right w:val="nil"/>
                            </w:tcBorders>
                          </w:tcPr>
                          <w:p w14:paraId="28E36536" w14:textId="77777777" w:rsidR="00357AEA" w:rsidRPr="0024511C" w:rsidRDefault="00357AEA"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357AEA" w:rsidRPr="0024511C" w:rsidRDefault="00357AEA"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357AEA" w:rsidRPr="0024511C" w:rsidRDefault="00357AEA"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24511C" w14:paraId="3D28B712" w14:textId="77777777">
                        <w:tc>
                          <w:tcPr>
                            <w:tcW w:w="720" w:type="dxa"/>
                            <w:tcBorders>
                              <w:top w:val="nil"/>
                              <w:left w:val="nil"/>
                              <w:bottom w:val="nil"/>
                              <w:right w:val="nil"/>
                            </w:tcBorders>
                          </w:tcPr>
                          <w:p w14:paraId="04823DF9"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357AEA" w:rsidRPr="0024511C" w:rsidRDefault="00357AEA"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357AEA" w:rsidRPr="0024511C" w:rsidRDefault="00357AEA" w:rsidP="00E2389C">
                            <w:pPr>
                              <w:pStyle w:val="TableText"/>
                              <w:ind w:firstLine="0"/>
                              <w:rPr>
                                <w:lang w:val="es-ES"/>
                              </w:rPr>
                            </w:pPr>
                            <w:r w:rsidRPr="0024511C">
                              <w:rPr>
                                <w:lang w:val="es-ES"/>
                              </w:rPr>
                              <w:t xml:space="preserve">1 erg/G = 1 emu </w:t>
                            </w:r>
                          </w:p>
                          <w:p w14:paraId="4CE9B745"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357AEA" w:rsidRPr="0024511C" w14:paraId="3D766BD9" w14:textId="77777777">
                        <w:tc>
                          <w:tcPr>
                            <w:tcW w:w="720" w:type="dxa"/>
                            <w:tcBorders>
                              <w:top w:val="nil"/>
                              <w:left w:val="nil"/>
                              <w:bottom w:val="nil"/>
                              <w:right w:val="nil"/>
                            </w:tcBorders>
                          </w:tcPr>
                          <w:p w14:paraId="5E0401AF" w14:textId="77777777" w:rsidR="00357AEA" w:rsidRPr="0024511C" w:rsidRDefault="00357AEA"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357AEA" w:rsidRPr="0024511C" w:rsidRDefault="00357AEA"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357AEA" w:rsidRPr="0024511C" w:rsidRDefault="00357AEA"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357AEA" w:rsidRPr="0024511C" w14:paraId="0C3E6F01" w14:textId="77777777">
                        <w:tc>
                          <w:tcPr>
                            <w:tcW w:w="720" w:type="dxa"/>
                            <w:tcBorders>
                              <w:top w:val="nil"/>
                              <w:left w:val="nil"/>
                              <w:bottom w:val="nil"/>
                              <w:right w:val="nil"/>
                            </w:tcBorders>
                          </w:tcPr>
                          <w:p w14:paraId="031428FF" w14:textId="77777777" w:rsidR="00357AEA" w:rsidRPr="0024511C" w:rsidRDefault="00357AEA"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357AEA" w:rsidRPr="0024511C" w:rsidRDefault="00357AEA"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357AEA" w:rsidRPr="0024511C" w:rsidRDefault="00357AEA"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357AEA" w:rsidRPr="00AA3FD6" w14:paraId="419D2805" w14:textId="77777777">
                        <w:tc>
                          <w:tcPr>
                            <w:tcW w:w="720" w:type="dxa"/>
                            <w:tcBorders>
                              <w:top w:val="nil"/>
                              <w:left w:val="nil"/>
                              <w:bottom w:val="nil"/>
                              <w:right w:val="nil"/>
                            </w:tcBorders>
                          </w:tcPr>
                          <w:p w14:paraId="52352293" w14:textId="77777777" w:rsidR="00357AEA" w:rsidRPr="0024511C" w:rsidRDefault="00357AEA"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357AEA" w:rsidRPr="0024511C" w:rsidRDefault="00357AEA"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357AEA" w:rsidRPr="00AA3FD6" w:rsidRDefault="00357AEA"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357AEA" w:rsidRPr="00AA3FD6" w14:paraId="21917487" w14:textId="77777777">
                        <w:tc>
                          <w:tcPr>
                            <w:tcW w:w="720" w:type="dxa"/>
                            <w:tcBorders>
                              <w:top w:val="nil"/>
                              <w:left w:val="nil"/>
                              <w:bottom w:val="nil"/>
                              <w:right w:val="nil"/>
                            </w:tcBorders>
                          </w:tcPr>
                          <w:p w14:paraId="451529AC"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357AEA" w:rsidRPr="0024511C" w:rsidRDefault="00357AEA" w:rsidP="00E2389C">
                            <w:pPr>
                              <w:pStyle w:val="TableText"/>
                              <w:ind w:firstLine="0"/>
                              <w:rPr>
                                <w:lang w:val="es-ES"/>
                              </w:rPr>
                            </w:pPr>
                            <w:r w:rsidRPr="0024511C">
                              <w:rPr>
                                <w:lang w:val="es-ES"/>
                              </w:rPr>
                              <w:t xml:space="preserve">magnetic dipole </w:t>
                            </w:r>
                          </w:p>
                          <w:p w14:paraId="290B4415" w14:textId="77777777" w:rsidR="00357AEA" w:rsidRPr="0024511C" w:rsidRDefault="00357AEA"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357AEA" w:rsidRPr="00AA3FD6" w:rsidRDefault="00357AEA" w:rsidP="00E2389C">
                            <w:pPr>
                              <w:pStyle w:val="TableText"/>
                              <w:ind w:firstLine="0"/>
                              <w:rPr>
                                <w:lang w:val="en-GB"/>
                              </w:rPr>
                            </w:pPr>
                            <w:r w:rsidRPr="00AA3FD6">
                              <w:rPr>
                                <w:lang w:val="en-GB"/>
                              </w:rPr>
                              <w:t xml:space="preserve">1 erg/G = 1 emu </w:t>
                            </w:r>
                          </w:p>
                          <w:p w14:paraId="15596557"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357AEA" w:rsidRPr="00AA3FD6" w14:paraId="3776C47A" w14:textId="77777777">
                        <w:tc>
                          <w:tcPr>
                            <w:tcW w:w="720" w:type="dxa"/>
                            <w:tcBorders>
                              <w:top w:val="nil"/>
                              <w:left w:val="nil"/>
                              <w:bottom w:val="nil"/>
                              <w:right w:val="nil"/>
                            </w:tcBorders>
                          </w:tcPr>
                          <w:p w14:paraId="6430222D" w14:textId="77777777" w:rsidR="00357AEA" w:rsidRPr="0024511C" w:rsidRDefault="00357AEA"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357AEA" w:rsidRPr="0024511C" w:rsidRDefault="00357AEA"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357AEA" w:rsidRPr="00AA3FD6" w:rsidRDefault="00357AEA"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357AEA" w:rsidRPr="00AA3FD6" w:rsidRDefault="00357AEA"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357AEA" w:rsidRPr="0024511C" w14:paraId="759C152E" w14:textId="77777777">
                        <w:tc>
                          <w:tcPr>
                            <w:tcW w:w="720" w:type="dxa"/>
                            <w:tcBorders>
                              <w:top w:val="nil"/>
                              <w:left w:val="nil"/>
                              <w:bottom w:val="nil"/>
                              <w:right w:val="nil"/>
                            </w:tcBorders>
                          </w:tcPr>
                          <w:p w14:paraId="625C4573" w14:textId="77777777" w:rsidR="00357AEA" w:rsidRPr="0024511C" w:rsidRDefault="00357AEA"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357AEA" w:rsidRPr="0024511C" w:rsidRDefault="00357AEA"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357AEA" w:rsidRPr="0024511C" w14:paraId="2CF523CA" w14:textId="77777777">
                        <w:tc>
                          <w:tcPr>
                            <w:tcW w:w="720" w:type="dxa"/>
                            <w:tcBorders>
                              <w:top w:val="nil"/>
                              <w:left w:val="nil"/>
                              <w:bottom w:val="nil"/>
                              <w:right w:val="nil"/>
                            </w:tcBorders>
                          </w:tcPr>
                          <w:p w14:paraId="7FE589E2" w14:textId="77777777" w:rsidR="00357AEA" w:rsidRPr="0024511C" w:rsidRDefault="00357AEA"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357AEA" w:rsidRPr="0024511C" w:rsidRDefault="00357AEA"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357AEA" w:rsidRPr="0024511C" w:rsidRDefault="00357AEA"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357AEA" w:rsidRPr="0024511C" w14:paraId="710BC006" w14:textId="77777777">
                        <w:tc>
                          <w:tcPr>
                            <w:tcW w:w="720" w:type="dxa"/>
                            <w:tcBorders>
                              <w:top w:val="nil"/>
                              <w:left w:val="nil"/>
                              <w:bottom w:val="nil"/>
                              <w:right w:val="nil"/>
                            </w:tcBorders>
                          </w:tcPr>
                          <w:p w14:paraId="536AC92F" w14:textId="77777777" w:rsidR="00357AEA" w:rsidRPr="0024511C" w:rsidRDefault="00357AEA"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357AEA" w:rsidRPr="0024511C" w:rsidRDefault="00357AEA"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357AEA" w:rsidRPr="0024511C" w:rsidRDefault="00357AEA"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357AEA" w:rsidRPr="0024511C" w14:paraId="4C3DFF6A" w14:textId="77777777">
                        <w:tc>
                          <w:tcPr>
                            <w:tcW w:w="720" w:type="dxa"/>
                            <w:tcBorders>
                              <w:top w:val="nil"/>
                              <w:left w:val="nil"/>
                              <w:bottom w:val="nil"/>
                              <w:right w:val="nil"/>
                            </w:tcBorders>
                          </w:tcPr>
                          <w:p w14:paraId="6AD2AA20" w14:textId="77777777" w:rsidR="00357AEA" w:rsidRPr="0024511C" w:rsidRDefault="00357AEA"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357AEA" w:rsidRPr="0024511C" w:rsidRDefault="00357AEA"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357AEA" w:rsidRPr="0024511C" w:rsidRDefault="00357AEA"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357AEA" w:rsidRPr="0024511C" w14:paraId="6E1AE629" w14:textId="77777777">
                        <w:tc>
                          <w:tcPr>
                            <w:tcW w:w="720" w:type="dxa"/>
                            <w:tcBorders>
                              <w:top w:val="nil"/>
                              <w:left w:val="nil"/>
                              <w:bottom w:val="nil"/>
                              <w:right w:val="nil"/>
                            </w:tcBorders>
                          </w:tcPr>
                          <w:p w14:paraId="017C5D41" w14:textId="77777777" w:rsidR="00357AEA" w:rsidRPr="0024511C" w:rsidRDefault="00357AEA"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357AEA" w:rsidRPr="0024511C" w:rsidRDefault="00357AEA"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357AEA" w:rsidRPr="0024511C" w:rsidRDefault="00357AEA"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357AEA" w:rsidRPr="0024511C" w14:paraId="31344ED6" w14:textId="77777777">
                        <w:trPr>
                          <w:trHeight w:val="279"/>
                        </w:trPr>
                        <w:tc>
                          <w:tcPr>
                            <w:tcW w:w="720" w:type="dxa"/>
                            <w:tcBorders>
                              <w:top w:val="nil"/>
                              <w:left w:val="nil"/>
                              <w:bottom w:val="double" w:sz="6" w:space="0" w:color="auto"/>
                              <w:right w:val="nil"/>
                            </w:tcBorders>
                          </w:tcPr>
                          <w:p w14:paraId="18FCA32D" w14:textId="77777777" w:rsidR="00357AEA" w:rsidRPr="0024511C" w:rsidRDefault="00357AEA"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357AEA" w:rsidRPr="0024511C" w:rsidRDefault="00357AEA"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357AEA" w:rsidRPr="0024511C" w:rsidRDefault="00357AEA"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357AEA" w:rsidRPr="00AA3FD6" w:rsidRDefault="00357AEA"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357AEA" w:rsidRPr="00AA3FD6" w:rsidRDefault="00357AEA"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07"/>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1"/>
      <w:footerReference w:type="default" r:id="rId52"/>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866721" w14:textId="77777777" w:rsidR="00EC238D" w:rsidRDefault="00EC238D" w:rsidP="00320A2D">
      <w:pPr>
        <w:spacing w:after="0" w:line="240" w:lineRule="auto"/>
      </w:pPr>
      <w:r>
        <w:separator/>
      </w:r>
    </w:p>
  </w:endnote>
  <w:endnote w:type="continuationSeparator" w:id="0">
    <w:p w14:paraId="6346A380" w14:textId="77777777" w:rsidR="00EC238D" w:rsidRDefault="00EC238D"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357AEA" w:rsidRPr="00EB510A" w:rsidRDefault="00357AEA">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357AEA" w:rsidRPr="00EB510A" w:rsidRDefault="00357AEA">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357AEA" w:rsidRPr="0031091B" w:rsidRDefault="00357AEA"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357AEA" w:rsidRDefault="00357AEA"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357AEA" w:rsidRPr="0031091B" w:rsidRDefault="00357AEA"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357AEA" w:rsidRPr="00EB510A" w:rsidRDefault="00357AEA">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357AEA" w:rsidRPr="00EB510A" w:rsidRDefault="00357AEA">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357AEA" w:rsidRPr="00EB510A" w:rsidRDefault="00357AEA">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5E4807" w14:textId="77777777" w:rsidR="00EC238D" w:rsidRDefault="00EC238D" w:rsidP="00320A2D">
      <w:pPr>
        <w:spacing w:after="0" w:line="240" w:lineRule="auto"/>
      </w:pPr>
      <w:r>
        <w:separator/>
      </w:r>
    </w:p>
  </w:footnote>
  <w:footnote w:type="continuationSeparator" w:id="0">
    <w:p w14:paraId="125EB21F" w14:textId="77777777" w:rsidR="00EC238D" w:rsidRDefault="00EC238D"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357AEA" w:rsidRPr="00EB510A" w:rsidRDefault="00357AEA"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357AEA" w:rsidRPr="00F62A9B" w:rsidRDefault="00357AEA"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357AEA" w:rsidRPr="00F62A9B" w:rsidRDefault="00357AEA"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357AEA" w:rsidRPr="00F62A9B" w:rsidRDefault="00357AEA"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C45AC"/>
    <w:rsid w:val="000D3ABC"/>
    <w:rsid w:val="000F41B5"/>
    <w:rsid w:val="000F5340"/>
    <w:rsid w:val="000F6209"/>
    <w:rsid w:val="000F6517"/>
    <w:rsid w:val="00107E17"/>
    <w:rsid w:val="00112111"/>
    <w:rsid w:val="00112650"/>
    <w:rsid w:val="0011371D"/>
    <w:rsid w:val="00122DFC"/>
    <w:rsid w:val="00124A0F"/>
    <w:rsid w:val="001259F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3E13"/>
    <w:rsid w:val="002B2F40"/>
    <w:rsid w:val="002B6CC9"/>
    <w:rsid w:val="002C7F32"/>
    <w:rsid w:val="002D2E89"/>
    <w:rsid w:val="002E66F6"/>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57AEA"/>
    <w:rsid w:val="0036568C"/>
    <w:rsid w:val="003726BD"/>
    <w:rsid w:val="00372AF4"/>
    <w:rsid w:val="00374DCF"/>
    <w:rsid w:val="003778E8"/>
    <w:rsid w:val="003860F5"/>
    <w:rsid w:val="003952FF"/>
    <w:rsid w:val="003A3385"/>
    <w:rsid w:val="003A76AC"/>
    <w:rsid w:val="003B3009"/>
    <w:rsid w:val="003C47AA"/>
    <w:rsid w:val="003C5C79"/>
    <w:rsid w:val="003D1324"/>
    <w:rsid w:val="003D44B0"/>
    <w:rsid w:val="003E122C"/>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4F85"/>
    <w:rsid w:val="0048772B"/>
    <w:rsid w:val="0049185C"/>
    <w:rsid w:val="004C05BB"/>
    <w:rsid w:val="004C39ED"/>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7155C"/>
    <w:rsid w:val="00680662"/>
    <w:rsid w:val="006936C8"/>
    <w:rsid w:val="00694512"/>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878B7"/>
    <w:rsid w:val="008A32B6"/>
    <w:rsid w:val="008B4EA5"/>
    <w:rsid w:val="008B6B78"/>
    <w:rsid w:val="008C644C"/>
    <w:rsid w:val="008D25C4"/>
    <w:rsid w:val="008E5480"/>
    <w:rsid w:val="008E7256"/>
    <w:rsid w:val="008F3EC6"/>
    <w:rsid w:val="00905989"/>
    <w:rsid w:val="009112B6"/>
    <w:rsid w:val="00911E95"/>
    <w:rsid w:val="00922DE1"/>
    <w:rsid w:val="00923E13"/>
    <w:rsid w:val="009349B3"/>
    <w:rsid w:val="009353F9"/>
    <w:rsid w:val="00936907"/>
    <w:rsid w:val="00940A85"/>
    <w:rsid w:val="00944A9E"/>
    <w:rsid w:val="00947FB8"/>
    <w:rsid w:val="00956E90"/>
    <w:rsid w:val="00974247"/>
    <w:rsid w:val="00974C95"/>
    <w:rsid w:val="00983A60"/>
    <w:rsid w:val="00991B50"/>
    <w:rsid w:val="00997030"/>
    <w:rsid w:val="009A2548"/>
    <w:rsid w:val="009A6CEB"/>
    <w:rsid w:val="009B2D7D"/>
    <w:rsid w:val="009D4038"/>
    <w:rsid w:val="009D7B4F"/>
    <w:rsid w:val="009D7D58"/>
    <w:rsid w:val="009F57A6"/>
    <w:rsid w:val="009F74DC"/>
    <w:rsid w:val="00A033A4"/>
    <w:rsid w:val="00A11293"/>
    <w:rsid w:val="00A12314"/>
    <w:rsid w:val="00A12CF2"/>
    <w:rsid w:val="00A165F8"/>
    <w:rsid w:val="00A20B10"/>
    <w:rsid w:val="00A35189"/>
    <w:rsid w:val="00A36ACC"/>
    <w:rsid w:val="00A47C5C"/>
    <w:rsid w:val="00A51957"/>
    <w:rsid w:val="00A53974"/>
    <w:rsid w:val="00A56BF2"/>
    <w:rsid w:val="00A64EA8"/>
    <w:rsid w:val="00A7064B"/>
    <w:rsid w:val="00A84A71"/>
    <w:rsid w:val="00A865AD"/>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41D8"/>
    <w:rsid w:val="00B25590"/>
    <w:rsid w:val="00B33B5C"/>
    <w:rsid w:val="00B34383"/>
    <w:rsid w:val="00B367D5"/>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E77D3"/>
    <w:rsid w:val="00BF2E2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3772"/>
    <w:rsid w:val="00D15F5C"/>
    <w:rsid w:val="00D20D21"/>
    <w:rsid w:val="00D2743D"/>
    <w:rsid w:val="00D3492F"/>
    <w:rsid w:val="00D46287"/>
    <w:rsid w:val="00D479CB"/>
    <w:rsid w:val="00D557B5"/>
    <w:rsid w:val="00D6734D"/>
    <w:rsid w:val="00D80E61"/>
    <w:rsid w:val="00D835A9"/>
    <w:rsid w:val="00DA0A8B"/>
    <w:rsid w:val="00DA3AC3"/>
    <w:rsid w:val="00DA738D"/>
    <w:rsid w:val="00DB2A2C"/>
    <w:rsid w:val="00DB35CF"/>
    <w:rsid w:val="00DB4127"/>
    <w:rsid w:val="00DC47E2"/>
    <w:rsid w:val="00DE65E9"/>
    <w:rsid w:val="00DE7124"/>
    <w:rsid w:val="00E17425"/>
    <w:rsid w:val="00E212E7"/>
    <w:rsid w:val="00E2389C"/>
    <w:rsid w:val="00E25F8D"/>
    <w:rsid w:val="00E32C58"/>
    <w:rsid w:val="00E464E0"/>
    <w:rsid w:val="00E545C8"/>
    <w:rsid w:val="00E617AF"/>
    <w:rsid w:val="00E7409D"/>
    <w:rsid w:val="00E807BB"/>
    <w:rsid w:val="00E8408E"/>
    <w:rsid w:val="00E87520"/>
    <w:rsid w:val="00E92CA3"/>
    <w:rsid w:val="00E92E32"/>
    <w:rsid w:val="00EB0966"/>
    <w:rsid w:val="00EB297A"/>
    <w:rsid w:val="00EB4DA0"/>
    <w:rsid w:val="00EB510A"/>
    <w:rsid w:val="00EC238D"/>
    <w:rsid w:val="00EC2C5B"/>
    <w:rsid w:val="00ED1933"/>
    <w:rsid w:val="00ED2F68"/>
    <w:rsid w:val="00ED411A"/>
    <w:rsid w:val="00EE365B"/>
    <w:rsid w:val="00EE4FF8"/>
    <w:rsid w:val="00EF19D5"/>
    <w:rsid w:val="00EF30CB"/>
    <w:rsid w:val="00F01105"/>
    <w:rsid w:val="00F0688A"/>
    <w:rsid w:val="00F110DD"/>
    <w:rsid w:val="00F20812"/>
    <w:rsid w:val="00F242C5"/>
    <w:rsid w:val="00F27736"/>
    <w:rsid w:val="00F31FAF"/>
    <w:rsid w:val="00F34270"/>
    <w:rsid w:val="00F45572"/>
    <w:rsid w:val="00F70187"/>
    <w:rsid w:val="00F707E9"/>
    <w:rsid w:val="00F7225A"/>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4.xml"/><Relationship Id="rId50"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header" Target="header2.xml"/><Relationship Id="rId20" Type="http://schemas.openxmlformats.org/officeDocument/2006/relationships/image" Target="media/image9.gif"/><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55</Pages>
  <Words>34630</Words>
  <Characters>190465</Characters>
  <Application>Microsoft Office Word</Application>
  <DocSecurity>0</DocSecurity>
  <Lines>1587</Lines>
  <Paragraphs>449</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2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13</cp:revision>
  <cp:lastPrinted>2021-05-06T17:21:00Z</cp:lastPrinted>
  <dcterms:created xsi:type="dcterms:W3CDTF">2021-06-08T15:27:00Z</dcterms:created>
  <dcterms:modified xsi:type="dcterms:W3CDTF">2021-07-1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